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BE8D71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r w:rsidR="00521942">
        <w:rPr>
          <w:rFonts w:ascii="Times New Roman" w:hAnsi="Times New Roman"/>
          <w:sz w:val="22"/>
          <w:szCs w:val="22"/>
        </w:rPr>
        <w:t xml:space="preserve">rendered </w:t>
      </w:r>
      <w:r w:rsidR="0065154F">
        <w:rPr>
          <w:rFonts w:ascii="Times New Roman" w:hAnsi="Times New Roman"/>
          <w:sz w:val="22"/>
          <w:szCs w:val="22"/>
        </w:rPr>
        <w:t xml:space="preserve">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4A270B">
        <w:rPr>
          <w:rFonts w:ascii="Times New Roman" w:hAnsi="Times New Roman"/>
          <w:sz w:val="22"/>
          <w:szCs w:val="22"/>
        </w:rPr>
        <w:t>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0C215B84" w14:textId="67315906" w:rsidR="00BA5E45" w:rsidRDefault="00D417C7" w:rsidP="00E45A39">
      <w:pPr>
        <w:pStyle w:val="Default"/>
        <w:spacing w:before="100" w:after="100"/>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r w:rsidR="00554DFF">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6B25B21C"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ins w:id="0" w:author="Vijay Singh" w:date="2021-08-15T08:30:00Z">
        <w:r w:rsidR="0097581F">
          <w:rPr>
            <w:rFonts w:ascii="Times New Roman" w:hAnsi="Times New Roman"/>
            <w:sz w:val="22"/>
            <w:szCs w:val="22"/>
          </w:rPr>
          <w:t xml:space="preserve"> where observers report perceived </w:t>
        </w:r>
        <w:commentRangeStart w:id="1"/>
        <w:r w:rsidR="00894410">
          <w:rPr>
            <w:rFonts w:ascii="Times New Roman" w:hAnsi="Times New Roman"/>
            <w:sz w:val="22"/>
            <w:szCs w:val="22"/>
          </w:rPr>
          <w:t>estimate</w:t>
        </w:r>
      </w:ins>
      <w:commentRangeEnd w:id="1"/>
      <w:ins w:id="2" w:author="Vijay Singh" w:date="2021-08-15T08:31:00Z">
        <w:r w:rsidR="00894410">
          <w:rPr>
            <w:rStyle w:val="CommentReference"/>
            <w:rFonts w:ascii="Times New Roman" w:hAnsi="Times New Roman" w:cs="Times New Roman"/>
            <w:color w:val="auto"/>
            <w14:textOutline w14:w="0" w14:cap="rnd" w14:cmpd="sng" w14:algn="ctr">
              <w14:noFill/>
              <w14:prstDash w14:val="solid"/>
              <w14:bevel/>
            </w14:textOutline>
          </w:rPr>
          <w:commentReference w:id="1"/>
        </w:r>
      </w:ins>
      <w:ins w:id="3" w:author="Vijay Singh" w:date="2021-08-15T08:33:00Z">
        <w:r w:rsidR="00894410">
          <w:rPr>
            <w:rFonts w:ascii="Times New Roman" w:hAnsi="Times New Roman"/>
            <w:sz w:val="22"/>
            <w:szCs w:val="22"/>
          </w:rPr>
          <w:t>s</w:t>
        </w:r>
      </w:ins>
      <w:r w:rsidR="00117E50">
        <w:rPr>
          <w:rFonts w:ascii="Times New Roman" w:hAnsi="Times New Roman"/>
          <w:sz w:val="22"/>
          <w:szCs w:val="22"/>
        </w:rPr>
        <w:t>.</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w:t>
      </w:r>
      <w:r w:rsidR="002E6550">
        <w:rPr>
          <w:rFonts w:ascii="Times New Roman" w:hAnsi="Times New Roman"/>
          <w:sz w:val="22"/>
          <w:szCs w:val="22"/>
        </w:rPr>
        <w:lastRenderedPageBreak/>
        <w:t xml:space="preserve">higher slopes leading to larger response changes for a fixed stimulus change 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5F1B6C6F"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 </w:instrTex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DATA </w:instrText>
      </w:r>
      <w:r w:rsidR="00930118">
        <w:rPr>
          <w:rFonts w:ascii="Times New Roman" w:hAnsi="Times New Roman"/>
          <w:sz w:val="22"/>
          <w:szCs w:val="22"/>
        </w:rPr>
      </w:r>
      <w:r w:rsidR="00930118">
        <w:rPr>
          <w:rFonts w:ascii="Times New Roman" w:hAnsi="Times New Roman"/>
          <w:sz w:val="22"/>
          <w:szCs w:val="22"/>
        </w:rPr>
        <w:fldChar w:fldCharType="end"/>
      </w:r>
      <w:r w:rsidR="00930118">
        <w:rPr>
          <w:rFonts w:ascii="Times New Roman" w:hAnsi="Times New Roman"/>
          <w:sz w:val="22"/>
          <w:szCs w:val="22"/>
        </w:rPr>
      </w:r>
      <w:r w:rsidR="00930118">
        <w:rPr>
          <w:rFonts w:ascii="Times New Roman" w:hAnsi="Times New Roman"/>
          <w:sz w:val="22"/>
          <w:szCs w:val="22"/>
        </w:rPr>
        <w:fldChar w:fldCharType="separate"/>
      </w:r>
      <w:r w:rsidR="0093011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930118">
        <w:rPr>
          <w:rFonts w:ascii="Times New Roman" w:hAnsi="Times New Roman"/>
          <w:sz w:val="22"/>
          <w:szCs w:val="22"/>
        </w:rPr>
        <w:fldChar w:fldCharType="end"/>
      </w:r>
      <w:r w:rsidR="00162F9E">
        <w:rPr>
          <w:rFonts w:ascii="Times New Roman" w:hAnsi="Times New Roman"/>
          <w:sz w:val="22"/>
          <w:szCs w:val="22"/>
        </w:rPr>
        <w:t xml:space="preserve">, rather than a change in the object property of interest </w:t>
      </w:r>
      <w:r w:rsidR="00930118">
        <w:rPr>
          <w:rFonts w:ascii="Times New Roman" w:hAnsi="Times New Roman"/>
          <w:sz w:val="22"/>
          <w:szCs w:val="22"/>
        </w:rPr>
        <w:fldChar w:fldCharType="begin"/>
      </w:r>
      <w:r w:rsidR="00930118">
        <w:rPr>
          <w:rFonts w:ascii="Times New Roman" w:hAnsi="Times New Roman"/>
          <w:sz w:val="22"/>
          <w:szCs w:val="22"/>
        </w:rPr>
        <w:instrText xml:space="preserve"> ADDIN EN.CITE &lt;EndNote&gt;&lt;Cite&gt;&lt;Author&gt;Morimoto&lt;/Author&gt;&lt;Year&gt;2018&lt;/Year&gt;&lt;RecNum&gt;80&lt;/RecNum&gt;&lt;IDText&gt;29603985&lt;/IDText&gt;&lt;Prefix&gt;e.g.`, surface reflectance`; for work that measures surface reflectance discrimination thresholds see &lt;/Prefix&gt;&lt;DisplayText&gt;(e.g., surface reflectance; for work that measures surface reflectance discrimination thresholds see Morimoto &amp;amp; Smithson, 2018)&lt;/DisplayText&gt;&lt;record&gt;&lt;rec-number&gt;80&lt;/rec-number&gt;&lt;foreign-keys&gt;&lt;key app="EN" db-id="zr5fzd222xvvdvewxvlv0eemp5f5rezev9p2" timestamp="1622994592"&gt;80&lt;/key&gt;&lt;/foreign-keys&gt;&lt;ref-type name="Journal Article"&gt;17&lt;/ref-type&gt;&lt;contributors&gt;&lt;authors&gt;&lt;author&gt;Morimoto, T.&lt;/author&gt;&lt;author&gt;Smithson, H. E.&lt;/author&gt;&lt;/authors&gt;&lt;/contributors&gt;&lt;titles&gt;&lt;title&gt;Discrimination of spectral reflectance under environmental illumination&lt;/title&gt;&lt;secondary-title&gt;J Opt Soc Am A Opt Image Sci Vis&lt;/secondary-title&gt;&lt;/titles&gt;&lt;periodical&gt;&lt;full-title&gt;J Opt Soc Am A Opt Image Sci Vis&lt;/full-title&gt;&lt;/periodical&gt;&lt;pages&gt;B244-B255&lt;/pages&gt;&lt;volume&gt;35&lt;/volume&gt;&lt;number&gt;4&lt;/number&gt;&lt;edition&gt;2018/04/01&lt;/edition&gt;&lt;dates&gt;&lt;year&gt;2018&lt;/year&gt;&lt;pub-dates&gt;&lt;date&gt;Apr 1&lt;/date&gt;&lt;/pub-dates&gt;&lt;/dates&gt;&lt;isbn&gt;1520-8532 (Electronic)&amp;#xD;1084-7529 (Linking)&lt;/isbn&gt;&lt;accession-num&gt;29603985&lt;/accession-num&gt;&lt;urls&gt;&lt;related-urls&gt;&lt;url&gt;https://www.ncbi.nlm.nih.gov/pubmed/29603985&lt;/url&gt;&lt;/related-urls&gt;&lt;/urls&gt;&lt;custom2&gt;PMC5894873&lt;/custom2&gt;&lt;electronic-resource-num&gt;10.1364/JOSAA.35.00B244&lt;/electronic-resource-num&gt;&lt;/record&gt;&lt;/Cite&gt;&lt;/EndNote&gt;</w:instrText>
      </w:r>
      <w:r w:rsidR="00930118">
        <w:rPr>
          <w:rFonts w:ascii="Times New Roman" w:hAnsi="Times New Roman"/>
          <w:sz w:val="22"/>
          <w:szCs w:val="22"/>
        </w:rPr>
        <w:fldChar w:fldCharType="separate"/>
      </w:r>
      <w:r w:rsidR="00930118">
        <w:rPr>
          <w:rFonts w:ascii="Times New Roman" w:hAnsi="Times New Roman"/>
          <w:noProof/>
          <w:sz w:val="22"/>
          <w:szCs w:val="22"/>
        </w:rPr>
        <w:t>(e.g., surface reflectance; for work that measures surface reflectance discrimination thresholds see Morimoto &amp; Smithson, 2018)</w:t>
      </w:r>
      <w:r w:rsidR="00930118">
        <w:rPr>
          <w:rFonts w:ascii="Times New Roman" w:hAnsi="Times New Roman"/>
          <w:sz w:val="22"/>
          <w:szCs w:val="22"/>
        </w:rPr>
        <w:fldChar w:fldCharType="end"/>
      </w:r>
      <w:r w:rsidR="00930118">
        <w:rPr>
          <w:rFonts w:ascii="Times New Roman" w:hAnsi="Times New Roman"/>
          <w:sz w:val="22"/>
          <w:szCs w:val="22"/>
        </w:rPr>
        <w:t xml:space="preserve">. </w:t>
      </w:r>
      <w:r w:rsidR="00F0263D">
        <w:rPr>
          <w:rFonts w:ascii="Times New Roman" w:hAnsi="Times New Roman"/>
          <w:sz w:val="22"/>
          <w:szCs w:val="22"/>
        </w:rPr>
        <w:t xml:space="preserve">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406C614A"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ED7205">
        <w:rPr>
          <w:rFonts w:ascii="Times New Roman" w:hAnsi="Times New Roman"/>
          <w:sz w:val="22"/>
          <w:szCs w:val="22"/>
        </w:rPr>
        <w:t xml:space="preserve"> </w:t>
      </w:r>
      <w:r w:rsidR="00ED7205">
        <w:rPr>
          <w:rFonts w:ascii="Times New Roman" w:hAnsi="Times New Roman"/>
          <w:sz w:val="22"/>
          <w:szCs w:val="22"/>
        </w:rPr>
        <w:fldChar w:fldCharType="begin"/>
      </w:r>
      <w:r w:rsidR="00ED7205">
        <w:rPr>
          <w:rFonts w:ascii="Times New Roman" w:hAnsi="Times New Roman"/>
          <w:sz w:val="22"/>
          <w:szCs w:val="22"/>
        </w:rPr>
        <w:instrText xml:space="preserve"> ADDIN EN.CITE &lt;EndNote&gt;&lt;Cite&gt;&lt;Author&gt;Zhu&lt;/Author&gt;&lt;Year&gt;2021&lt;/Year&gt;&lt;RecNum&gt;79&lt;/RecNum&gt;&lt;Prefix&gt;for related recent work`, see &lt;/Prefix&gt;&lt;DisplayText&gt;(for related recent work, see Zhu, Yuille, &amp;amp; Kersten, 2021)&lt;/DisplayText&gt;&lt;record&gt;&lt;rec-number&gt;79&lt;/rec-number&gt;&lt;foreign-keys&gt;&lt;key app="EN" db-id="zr5fzd222xvvdvewxvlv0eemp5f5rezev9p2" timestamp="1622994296"&gt;79&lt;/key&gt;&lt;/foreign-keys&gt;&lt;ref-type name="Conference Paper"&gt;47&lt;/ref-type&gt;&lt;contributors&gt;&lt;authors&gt;&lt;author&gt;Zhu, H.&lt;/author&gt;&lt;author&gt;Yuille, A.&lt;/author&gt;&lt;author&gt;Kersten, D.&lt;/author&gt;&lt;/authors&gt;&lt;/contributors&gt;&lt;titles&gt;&lt;title&gt;Three-dimensional pose discrimination in natural images of humans&lt;/title&gt;&lt;secondary-title&gt;Annual Meeting of the Vision Sciences Society&lt;/secondary-title&gt;&lt;/titles&gt;&lt;section&gt;Poster A70&lt;/section&gt;&lt;dates&gt;&lt;year&gt;2021&lt;/year&gt;&lt;pub-dates&gt;&lt;date&gt;May 21-26, 2021&lt;/date&gt;&lt;/pub-dates&gt;&lt;/dates&gt;&lt;pub-location&gt;Virtual Meeting&lt;/pub-location&gt;&lt;urls&gt;&lt;/urls&gt;&lt;/record&gt;&lt;/Cite&gt;&lt;/EndNote&gt;</w:instrText>
      </w:r>
      <w:r w:rsidR="00ED7205">
        <w:rPr>
          <w:rFonts w:ascii="Times New Roman" w:hAnsi="Times New Roman"/>
          <w:sz w:val="22"/>
          <w:szCs w:val="22"/>
        </w:rPr>
        <w:fldChar w:fldCharType="separate"/>
      </w:r>
      <w:r w:rsidR="00ED7205">
        <w:rPr>
          <w:rFonts w:ascii="Times New Roman" w:hAnsi="Times New Roman"/>
          <w:noProof/>
          <w:sz w:val="22"/>
          <w:szCs w:val="22"/>
        </w:rPr>
        <w:t>(for related recent work, see Zhu, Yuille, &amp; Kersten, 2021)</w:t>
      </w:r>
      <w:r w:rsidR="00ED7205">
        <w:rPr>
          <w:rFonts w:ascii="Times New Roman" w:hAnsi="Times New Roman"/>
          <w:sz w:val="22"/>
          <w:szCs w:val="22"/>
        </w:rPr>
        <w:fldChar w:fldCharType="end"/>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proofErr w:type="gramStart"/>
      <w:ins w:id="4" w:author="Vijay Singh" w:date="2021-08-15T08:55:00Z">
        <w:r w:rsidR="00B60067">
          <w:rPr>
            <w:rFonts w:ascii="Times New Roman" w:hAnsi="Times New Roman"/>
            <w:sz w:val="22"/>
            <w:szCs w:val="22"/>
          </w:rPr>
          <w:t>Finally</w:t>
        </w:r>
        <w:proofErr w:type="gramEnd"/>
        <w:r w:rsidR="00B60067">
          <w:rPr>
            <w:rFonts w:ascii="Times New Roman" w:hAnsi="Times New Roman"/>
            <w:sz w:val="22"/>
            <w:szCs w:val="22"/>
          </w:rPr>
          <w:t xml:space="preserve"> we develop a theor</w:t>
        </w:r>
      </w:ins>
      <w:ins w:id="5" w:author="Vijay Singh" w:date="2021-08-15T08:56:00Z">
        <w:r w:rsidR="00B60067">
          <w:rPr>
            <w:rFonts w:ascii="Times New Roman" w:hAnsi="Times New Roman"/>
            <w:sz w:val="22"/>
            <w:szCs w:val="22"/>
          </w:rPr>
          <w:t>e</w:t>
        </w:r>
      </w:ins>
      <w:ins w:id="6" w:author="Vijay Singh" w:date="2021-08-15T08:55:00Z">
        <w:r w:rsidR="00B60067">
          <w:rPr>
            <w:rFonts w:ascii="Times New Roman" w:hAnsi="Times New Roman"/>
            <w:sz w:val="22"/>
            <w:szCs w:val="22"/>
          </w:rPr>
          <w:t xml:space="preserve">tical </w:t>
        </w:r>
      </w:ins>
      <w:ins w:id="7" w:author="Vijay Singh" w:date="2021-08-15T08:56:00Z">
        <w:r w:rsidR="00B60067">
          <w:rPr>
            <w:rFonts w:ascii="Times New Roman" w:hAnsi="Times New Roman"/>
            <w:sz w:val="22"/>
            <w:szCs w:val="22"/>
          </w:rPr>
          <w:t xml:space="preserve">framework to relate </w:t>
        </w:r>
      </w:ins>
      <w:ins w:id="8" w:author="Vijay Singh" w:date="2021-08-15T08:57:00Z">
        <w:r w:rsidR="00B60067">
          <w:rPr>
            <w:rFonts w:ascii="Times New Roman" w:hAnsi="Times New Roman"/>
            <w:sz w:val="22"/>
            <w:szCs w:val="22"/>
          </w:rPr>
          <w:t xml:space="preserve">the amount of extrinsic-variability to </w:t>
        </w:r>
      </w:ins>
      <w:ins w:id="9" w:author="Vijay Singh" w:date="2021-08-15T08:58:00Z">
        <w:r w:rsidR="00006427">
          <w:rPr>
            <w:rFonts w:ascii="Times New Roman" w:hAnsi="Times New Roman"/>
            <w:sz w:val="22"/>
            <w:szCs w:val="22"/>
          </w:rPr>
          <w:t xml:space="preserve">discrimination </w:t>
        </w:r>
      </w:ins>
      <w:ins w:id="10" w:author="Vijay Singh" w:date="2021-08-15T08:57:00Z">
        <w:r w:rsidR="00B60067">
          <w:rPr>
            <w:rFonts w:ascii="Times New Roman" w:hAnsi="Times New Roman"/>
            <w:sz w:val="22"/>
            <w:szCs w:val="22"/>
          </w:rPr>
          <w:t xml:space="preserve">thresholds. </w:t>
        </w:r>
      </w:ins>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46515FBF" w:rsidR="00BA5E45" w:rsidRDefault="00D34F86">
      <w:pPr>
        <w:pStyle w:val="Default"/>
        <w:spacing w:before="0"/>
        <w:rPr>
          <w:rFonts w:ascii="Times New Roman" w:hAnsi="Times New Roman"/>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3AD2F5EF" w14:textId="4A31999B" w:rsidR="009357CA" w:rsidRDefault="009357CA">
      <w:pPr>
        <w:pStyle w:val="Default"/>
        <w:spacing w:before="0"/>
        <w:rPr>
          <w:rFonts w:ascii="Times New Roman" w:hAnsi="Times New Roman"/>
          <w:sz w:val="22"/>
          <w:szCs w:val="22"/>
        </w:rPr>
      </w:pPr>
    </w:p>
    <w:p w14:paraId="6BDEA998" w14:textId="7986A559" w:rsidR="009357CA" w:rsidRDefault="009357CA">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 xml:space="preserve">The paper is organized as follows: </w:t>
      </w:r>
      <w:r w:rsidR="00DB3694">
        <w:rPr>
          <w:rFonts w:ascii="Times New Roman" w:hAnsi="Times New Roman"/>
          <w:sz w:val="22"/>
          <w:szCs w:val="22"/>
        </w:rPr>
        <w:t xml:space="preserve">Section 2 (Methods) provides details of the </w:t>
      </w:r>
      <w:r w:rsidR="00C455F5">
        <w:rPr>
          <w:rFonts w:ascii="Times New Roman" w:hAnsi="Times New Roman"/>
          <w:sz w:val="22"/>
          <w:szCs w:val="22"/>
        </w:rPr>
        <w:t>experiment</w:t>
      </w:r>
      <w:r w:rsidR="006A777B">
        <w:rPr>
          <w:rFonts w:ascii="Times New Roman" w:hAnsi="Times New Roman"/>
          <w:sz w:val="22"/>
          <w:szCs w:val="22"/>
        </w:rPr>
        <w:t>s</w:t>
      </w:r>
      <w:r w:rsidR="00C455F5">
        <w:rPr>
          <w:rFonts w:ascii="Times New Roman" w:hAnsi="Times New Roman"/>
          <w:sz w:val="22"/>
          <w:szCs w:val="22"/>
        </w:rPr>
        <w:t xml:space="preserve"> and the computational methods </w:t>
      </w:r>
      <w:r w:rsidR="006A777B">
        <w:rPr>
          <w:rFonts w:ascii="Times New Roman" w:hAnsi="Times New Roman"/>
          <w:sz w:val="22"/>
          <w:szCs w:val="22"/>
        </w:rPr>
        <w:t xml:space="preserve">used to model the experimental data. Section 3 (Results) presents the experimental observations and the model fit. Section 4 (Discussion) gives a </w:t>
      </w:r>
      <w:r w:rsidR="0068614B">
        <w:rPr>
          <w:rFonts w:ascii="Times New Roman" w:hAnsi="Times New Roman"/>
          <w:sz w:val="22"/>
          <w:szCs w:val="22"/>
        </w:rPr>
        <w:t>summary and conclusion</w:t>
      </w:r>
      <w:r w:rsidR="006A777B">
        <w:rPr>
          <w:rFonts w:ascii="Times New Roman" w:hAnsi="Times New Roman"/>
          <w:sz w:val="22"/>
          <w:szCs w:val="22"/>
        </w:rPr>
        <w:t>.</w:t>
      </w:r>
    </w:p>
    <w:p w14:paraId="23E9133C" w14:textId="77777777" w:rsidR="00F9135E" w:rsidRDefault="00F9135E">
      <w:pPr>
        <w:pStyle w:val="Default"/>
        <w:spacing w:before="0"/>
        <w:rPr>
          <w:rFonts w:ascii="Times New Roman" w:hAnsi="Times New Roman"/>
          <w:b/>
          <w:bCs/>
          <w:sz w:val="22"/>
          <w:szCs w:val="22"/>
        </w:rPr>
      </w:pPr>
    </w:p>
    <w:p w14:paraId="457EAE32" w14:textId="27ED9340" w:rsidR="00F60A64" w:rsidRDefault="00F60A64" w:rsidP="00B979EA">
      <w:pPr>
        <w:pStyle w:val="Default"/>
        <w:spacing w:before="0"/>
        <w:rPr>
          <w:rFonts w:ascii="Times New Roman" w:hAnsi="Times New Roman"/>
          <w:b/>
          <w:bCs/>
          <w:sz w:val="22"/>
          <w:szCs w:val="22"/>
        </w:rPr>
      </w:pPr>
    </w:p>
    <w:p w14:paraId="2101C0E7" w14:textId="5316190B" w:rsidR="00F60A64" w:rsidRDefault="00F60A64" w:rsidP="00F60A64">
      <w:pPr>
        <w:pStyle w:val="Default"/>
        <w:spacing w:before="0"/>
        <w:rPr>
          <w:ins w:id="11" w:author="Vijay Singh" w:date="2021-08-15T09:06:00Z"/>
          <w:rFonts w:ascii="Times New Roman" w:hAnsi="Times New Roman"/>
          <w:b/>
          <w:bCs/>
          <w:sz w:val="22"/>
          <w:szCs w:val="22"/>
        </w:rPr>
      </w:pPr>
      <w:r>
        <w:rPr>
          <w:rFonts w:ascii="Times New Roman" w:hAnsi="Times New Roman"/>
          <w:b/>
          <w:bCs/>
          <w:sz w:val="22"/>
          <w:szCs w:val="22"/>
        </w:rPr>
        <w:t>2 METHODS</w:t>
      </w:r>
    </w:p>
    <w:p w14:paraId="7DF0F912" w14:textId="77777777" w:rsidR="00F210D5" w:rsidRDefault="00F210D5" w:rsidP="00F60A64">
      <w:pPr>
        <w:pStyle w:val="Default"/>
        <w:spacing w:before="0"/>
        <w:rPr>
          <w:ins w:id="12" w:author="Vijay Singh" w:date="2021-08-15T09:09:00Z"/>
          <w:rFonts w:ascii="Times New Roman" w:hAnsi="Times New Roman"/>
          <w:sz w:val="22"/>
          <w:szCs w:val="22"/>
        </w:rPr>
      </w:pPr>
    </w:p>
    <w:p w14:paraId="11CB936A" w14:textId="18AB47DF" w:rsidR="007361DB" w:rsidRPr="007361DB" w:rsidRDefault="007361DB" w:rsidP="00F60A64">
      <w:pPr>
        <w:pStyle w:val="Default"/>
        <w:spacing w:before="0"/>
        <w:rPr>
          <w:rFonts w:ascii="Times New Roman" w:hAnsi="Times New Roman"/>
          <w:sz w:val="22"/>
          <w:szCs w:val="22"/>
        </w:rPr>
      </w:pPr>
      <w:ins w:id="13" w:author="Vijay Singh" w:date="2021-08-15T09:06:00Z">
        <w:r>
          <w:rPr>
            <w:rFonts w:ascii="Times New Roman" w:hAnsi="Times New Roman"/>
            <w:sz w:val="22"/>
            <w:szCs w:val="22"/>
          </w:rPr>
          <w:t>We first provide an overview of the experiment</w:t>
        </w:r>
      </w:ins>
      <w:ins w:id="14" w:author="Vijay Singh" w:date="2021-08-15T09:07:00Z">
        <w:r>
          <w:rPr>
            <w:rFonts w:ascii="Times New Roman" w:hAnsi="Times New Roman"/>
            <w:sz w:val="22"/>
            <w:szCs w:val="22"/>
          </w:rPr>
          <w:t>, followed by the experimental details. The</w:t>
        </w:r>
      </w:ins>
      <w:ins w:id="15" w:author="Vijay Singh" w:date="2021-08-15T09:08:00Z">
        <w:r>
          <w:rPr>
            <w:rFonts w:ascii="Times New Roman" w:hAnsi="Times New Roman"/>
            <w:sz w:val="22"/>
            <w:szCs w:val="22"/>
          </w:rPr>
          <w:t>n</w:t>
        </w:r>
      </w:ins>
      <w:ins w:id="16" w:author="Vijay Singh" w:date="2021-08-15T09:07:00Z">
        <w:r>
          <w:rPr>
            <w:rFonts w:ascii="Times New Roman" w:hAnsi="Times New Roman"/>
            <w:sz w:val="22"/>
            <w:szCs w:val="22"/>
          </w:rPr>
          <w:t xml:space="preserve"> we describe the theoretical framework for modeling the experiments</w:t>
        </w:r>
      </w:ins>
      <w:ins w:id="17" w:author="Vijay Singh" w:date="2021-08-15T09:08:00Z">
        <w:r>
          <w:rPr>
            <w:rFonts w:ascii="Times New Roman" w:hAnsi="Times New Roman"/>
            <w:sz w:val="22"/>
            <w:szCs w:val="22"/>
          </w:rPr>
          <w:t>.</w:t>
        </w:r>
      </w:ins>
      <w:ins w:id="18" w:author="Vijay Singh" w:date="2021-08-15T09:07:00Z">
        <w:r>
          <w:rPr>
            <w:rFonts w:ascii="Times New Roman" w:hAnsi="Times New Roman"/>
            <w:sz w:val="22"/>
            <w:szCs w:val="22"/>
          </w:rPr>
          <w:t xml:space="preserve"> </w:t>
        </w:r>
      </w:ins>
      <w:ins w:id="19" w:author="Vijay Singh" w:date="2021-08-15T09:08:00Z">
        <w:r>
          <w:rPr>
            <w:rFonts w:ascii="Times New Roman" w:hAnsi="Times New Roman"/>
            <w:sz w:val="22"/>
            <w:szCs w:val="22"/>
          </w:rPr>
          <w:t>Finally</w:t>
        </w:r>
      </w:ins>
      <w:ins w:id="20" w:author="Vijay Singh" w:date="2021-08-15T09:09:00Z">
        <w:r w:rsidR="008B536E">
          <w:rPr>
            <w:rFonts w:ascii="Times New Roman" w:hAnsi="Times New Roman"/>
            <w:sz w:val="22"/>
            <w:szCs w:val="22"/>
          </w:rPr>
          <w:t>,</w:t>
        </w:r>
      </w:ins>
      <w:ins w:id="21" w:author="Vijay Singh" w:date="2021-08-15T09:08:00Z">
        <w:r>
          <w:rPr>
            <w:rFonts w:ascii="Times New Roman" w:hAnsi="Times New Roman"/>
            <w:sz w:val="22"/>
            <w:szCs w:val="22"/>
          </w:rPr>
          <w:t xml:space="preserve"> we </w:t>
        </w:r>
      </w:ins>
      <w:ins w:id="22" w:author="Vijay Singh" w:date="2021-08-15T09:09:00Z">
        <w:r w:rsidR="008B536E">
          <w:rPr>
            <w:rFonts w:ascii="Times New Roman" w:hAnsi="Times New Roman"/>
            <w:sz w:val="22"/>
            <w:szCs w:val="22"/>
          </w:rPr>
          <w:t xml:space="preserve">give </w:t>
        </w:r>
      </w:ins>
      <w:ins w:id="23" w:author="Vijay Singh" w:date="2021-08-15T09:08:00Z">
        <w:r>
          <w:rPr>
            <w:rFonts w:ascii="Times New Roman" w:hAnsi="Times New Roman"/>
            <w:sz w:val="22"/>
            <w:szCs w:val="22"/>
          </w:rPr>
          <w:t xml:space="preserve">details of how the theoretical results </w:t>
        </w:r>
      </w:ins>
      <w:ins w:id="24" w:author="Vijay Singh" w:date="2021-08-15T09:09:00Z">
        <w:r w:rsidR="008B536E">
          <w:rPr>
            <w:rFonts w:ascii="Times New Roman" w:hAnsi="Times New Roman"/>
            <w:sz w:val="22"/>
            <w:szCs w:val="22"/>
          </w:rPr>
          <w:t xml:space="preserve">was applied to the </w:t>
        </w:r>
      </w:ins>
      <w:ins w:id="25" w:author="Vijay Singh" w:date="2021-08-15T09:08:00Z">
        <w:r>
          <w:rPr>
            <w:rFonts w:ascii="Times New Roman" w:hAnsi="Times New Roman"/>
            <w:sz w:val="22"/>
            <w:szCs w:val="22"/>
          </w:rPr>
          <w:t>observed data.</w:t>
        </w:r>
      </w:ins>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7A7FD2AC" w14:textId="5F0FC0BD" w:rsidR="00F60A64" w:rsidRDefault="00F60A64" w:rsidP="00F60A64">
      <w:pPr>
        <w:pStyle w:val="Default"/>
        <w:spacing w:before="0" w:after="270"/>
        <w:rPr>
          <w:rFonts w:ascii="Times New Roman" w:hAnsi="Times New Roman"/>
          <w:sz w:val="22"/>
          <w:szCs w:val="22"/>
        </w:rPr>
      </w:pPr>
      <w:r>
        <w:rPr>
          <w:rFonts w:ascii="Times New Roman" w:hAnsi="Times New Roman"/>
          <w:b/>
          <w:bCs/>
          <w:sz w:val="22"/>
          <w:szCs w:val="22"/>
        </w:rPr>
        <w:t>2.1 Ethics statement</w:t>
      </w:r>
    </w:p>
    <w:p w14:paraId="14C218B5" w14:textId="77777777"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6B818451" w14:textId="5E6D2652" w:rsidR="00E300F3" w:rsidRDefault="00F60A64" w:rsidP="00F60A64">
      <w:pPr>
        <w:pStyle w:val="Default"/>
        <w:spacing w:before="0" w:after="270"/>
        <w:rPr>
          <w:rFonts w:ascii="Times New Roman" w:hAnsi="Times New Roman"/>
          <w:b/>
          <w:bCs/>
          <w:sz w:val="22"/>
          <w:szCs w:val="22"/>
        </w:rPr>
      </w:pPr>
      <w:r>
        <w:rPr>
          <w:rFonts w:ascii="Times New Roman" w:hAnsi="Times New Roman"/>
          <w:b/>
          <w:bCs/>
          <w:sz w:val="22"/>
          <w:szCs w:val="22"/>
        </w:rPr>
        <w:t xml:space="preserve">2.2 </w:t>
      </w:r>
      <w:r w:rsidR="00E300F3">
        <w:rPr>
          <w:rFonts w:ascii="Times New Roman" w:hAnsi="Times New Roman"/>
          <w:b/>
          <w:bCs/>
          <w:sz w:val="22"/>
          <w:szCs w:val="22"/>
        </w:rPr>
        <w:t>Experiment Overview</w:t>
      </w:r>
    </w:p>
    <w:p w14:paraId="2ADDC316" w14:textId="69916317" w:rsidR="00E300F3" w:rsidRPr="0097581F" w:rsidRDefault="00603705" w:rsidP="000362F1">
      <w:pPr>
        <w:pStyle w:val="Default"/>
        <w:spacing w:before="0"/>
        <w:rPr>
          <w:sz w:val="22"/>
          <w:szCs w:val="22"/>
        </w:rPr>
      </w:pPr>
      <w:r>
        <w:rPr>
          <w:rFonts w:ascii="Times New Roman" w:eastAsia="Times New Roman" w:hAnsi="Times New Roman" w:cs="Times New Roman"/>
          <w:sz w:val="22"/>
          <w:szCs w:val="22"/>
        </w:rPr>
        <w:t>The broad aim of th</w:t>
      </w:r>
      <w:r w:rsidR="003F2571">
        <w:rPr>
          <w:rFonts w:ascii="Times New Roman" w:eastAsia="Times New Roman" w:hAnsi="Times New Roman" w:cs="Times New Roman"/>
          <w:sz w:val="22"/>
          <w:szCs w:val="22"/>
        </w:rPr>
        <w:t>is</w:t>
      </w:r>
      <w:r>
        <w:rPr>
          <w:rFonts w:ascii="Times New Roman" w:eastAsia="Times New Roman" w:hAnsi="Times New Roman" w:cs="Times New Roman"/>
          <w:sz w:val="22"/>
          <w:szCs w:val="22"/>
        </w:rPr>
        <w:t xml:space="preserve"> </w:t>
      </w:r>
      <w:del w:id="26" w:author="Vijay Singh" w:date="2021-08-15T08:59:00Z">
        <w:r w:rsidDel="000362F1">
          <w:rPr>
            <w:rFonts w:ascii="Times New Roman" w:eastAsia="Times New Roman" w:hAnsi="Times New Roman" w:cs="Times New Roman"/>
            <w:sz w:val="22"/>
            <w:szCs w:val="22"/>
          </w:rPr>
          <w:delText xml:space="preserve">study </w:delText>
        </w:r>
      </w:del>
      <w:ins w:id="27" w:author="Vijay Singh" w:date="2021-08-15T08:59:00Z">
        <w:r w:rsidR="000362F1">
          <w:rPr>
            <w:rFonts w:ascii="Times New Roman" w:eastAsia="Times New Roman" w:hAnsi="Times New Roman" w:cs="Times New Roman"/>
            <w:sz w:val="22"/>
            <w:szCs w:val="22"/>
          </w:rPr>
          <w:t xml:space="preserve">work </w:t>
        </w:r>
      </w:ins>
      <w:r>
        <w:rPr>
          <w:rFonts w:ascii="Times New Roman" w:eastAsia="Times New Roman" w:hAnsi="Times New Roman" w:cs="Times New Roman"/>
          <w:sz w:val="22"/>
          <w:szCs w:val="22"/>
        </w:rPr>
        <w:t xml:space="preserve">was to study the effect of object extrinsic scene variations on human object lightness discrimination thresholds. For this, </w:t>
      </w:r>
      <w:r>
        <w:rPr>
          <w:rFonts w:ascii="Times New Roman" w:hAnsi="Times New Roman"/>
          <w:sz w:val="22"/>
          <w:szCs w:val="22"/>
        </w:rPr>
        <w:t>w</w:t>
      </w:r>
      <w:r w:rsidR="00E300F3">
        <w:rPr>
          <w:rFonts w:ascii="Times New Roman" w:hAnsi="Times New Roman"/>
          <w:sz w:val="22"/>
          <w:szCs w:val="22"/>
        </w:rPr>
        <w:t>e measured how variation in the reflectance spectra of background objects affects thresholds for discriminating object achromatic reflectance, which we refer to as lightness discrimination thresholds,</w:t>
      </w:r>
      <w:r w:rsidR="00E300F3" w:rsidRPr="000362F1">
        <w:rPr>
          <w:rFonts w:ascii="Times New Roman" w:hAnsi="Times New Roman" w:cs="Times New Roman"/>
          <w:sz w:val="22"/>
          <w:szCs w:val="22"/>
        </w:rPr>
        <w:t xml:space="preserve"> using a two-alternative forced-choice (2AFC) design (Figure 1). On each trial, observers viewed a standard image and comparison image, sequentially presented on a calibrated monitor for 250ms each, with a 250ms inter-stimulus interval</w:t>
      </w:r>
      <w:r w:rsidR="00E300F3" w:rsidRPr="000362F1" w:rsidDel="00EF1D94">
        <w:rPr>
          <w:rFonts w:ascii="Times New Roman" w:hAnsi="Times New Roman" w:cs="Times New Roman"/>
          <w:sz w:val="22"/>
          <w:szCs w:val="22"/>
        </w:rPr>
        <w:t xml:space="preserve"> </w:t>
      </w:r>
      <w:r w:rsidR="00E300F3" w:rsidRPr="000362F1">
        <w:rPr>
          <w:rFonts w:ascii="Times New Roman" w:hAnsi="Times New Roman" w:cs="Times New Roman"/>
          <w:sz w:val="22"/>
          <w:szCs w:val="22"/>
        </w:rPr>
        <w:t xml:space="preserve">(Figure 1a). The images were computer graphics renderings of 3D scenes. Each scene contained an achromatic spherical target object. The task was to report the image in which the depicted target object was lighter. Across trials, we varied the luminous reflectance factor </w:t>
      </w:r>
      <w:r w:rsidR="00E300F3" w:rsidRPr="000362F1">
        <w:rPr>
          <w:rFonts w:ascii="Times New Roman" w:hAnsi="Times New Roman" w:cs="Times New Roman"/>
          <w:sz w:val="22"/>
          <w:szCs w:val="22"/>
        </w:rPr>
        <w:fldChar w:fldCharType="begin"/>
      </w:r>
      <w:r w:rsidR="00E300F3" w:rsidRPr="000362F1">
        <w:rPr>
          <w:rFonts w:ascii="Times New Roman" w:hAnsi="Times New Roman" w:cs="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E300F3" w:rsidRPr="000362F1">
        <w:rPr>
          <w:rFonts w:ascii="Times New Roman" w:hAnsi="Times New Roman" w:cs="Times New Roman"/>
          <w:sz w:val="22"/>
          <w:szCs w:val="22"/>
        </w:rPr>
        <w:fldChar w:fldCharType="separate"/>
      </w:r>
      <w:r w:rsidR="00E300F3" w:rsidRPr="000362F1">
        <w:rPr>
          <w:rFonts w:ascii="Times New Roman" w:hAnsi="Times New Roman" w:cs="Times New Roman"/>
          <w:noProof/>
          <w:sz w:val="22"/>
          <w:szCs w:val="22"/>
        </w:rPr>
        <w:t>(LRF; American Society for Testing and Materials, 2017)</w:t>
      </w:r>
      <w:r w:rsidR="00E300F3" w:rsidRPr="000362F1">
        <w:rPr>
          <w:rFonts w:ascii="Times New Roman" w:hAnsi="Times New Roman" w:cs="Times New Roman"/>
          <w:sz w:val="22"/>
          <w:szCs w:val="22"/>
        </w:rPr>
        <w:fldChar w:fldCharType="end"/>
      </w:r>
      <w:r w:rsidR="00E300F3" w:rsidRPr="000362F1">
        <w:rPr>
          <w:rFonts w:ascii="Times New Roman" w:hAnsi="Times New Roman" w:cs="Times New Roman"/>
          <w:sz w:val="22"/>
          <w:szCs w:val="22"/>
        </w:rPr>
        <w:t xml:space="preserve"> of the target object in the comparison image while keeping the LRF of the target object in the standard image fixed. The LRF is the ratio of the luminance of a surface under a reference illuminant (here, we used the CIE D65 reference illuminant) to the luminance of the reference illuminant itself. </w:t>
      </w:r>
      <w:r w:rsidR="00C85061" w:rsidRPr="000362F1">
        <w:rPr>
          <w:rStyle w:val="None"/>
          <w:rFonts w:ascii="Times New Roman" w:hAnsi="Times New Roman" w:cs="Times New Roman"/>
          <w:sz w:val="22"/>
          <w:szCs w:val="22"/>
          <w:shd w:val="clear" w:color="auto" w:fill="FFFFFF"/>
        </w:rPr>
        <w:t xml:space="preserve">The temporal order in which the standard and comparison images were presented was randomized on each trial. Audio feedback was provided after every trial, with the correct response determined by </w:t>
      </w:r>
      <w:r w:rsidR="00E300F3" w:rsidRPr="000362F1">
        <w:rPr>
          <w:rFonts w:ascii="Times New Roman" w:hAnsi="Times New Roman" w:cs="Times New Roman"/>
          <w:sz w:val="22"/>
          <w:szCs w:val="22"/>
        </w:rPr>
        <w:t>which image contained the target object with the higher LRF.</w:t>
      </w:r>
      <w:r w:rsidR="00E300F3" w:rsidRPr="000362F1">
        <w:rPr>
          <w:rStyle w:val="FootnoteReference"/>
          <w:rFonts w:ascii="Times New Roman" w:hAnsi="Times New Roman" w:cs="Times New Roman"/>
          <w:sz w:val="22"/>
          <w:szCs w:val="22"/>
        </w:rPr>
        <w:t xml:space="preserve"> </w:t>
      </w:r>
      <w:r w:rsidR="00E300F3" w:rsidRPr="000362F1">
        <w:rPr>
          <w:rStyle w:val="FootnoteReference"/>
          <w:rFonts w:ascii="Times New Roman" w:hAnsi="Times New Roman" w:cs="Times New Roman"/>
          <w:sz w:val="22"/>
          <w:szCs w:val="22"/>
        </w:rPr>
        <w:footnoteReference w:id="2"/>
      </w:r>
    </w:p>
    <w:p w14:paraId="334FAC8B" w14:textId="77777777" w:rsidR="00E300F3" w:rsidRPr="009D7A18" w:rsidRDefault="00E300F3" w:rsidP="00E300F3">
      <w:pPr>
        <w:rPr>
          <w:sz w:val="22"/>
          <w:szCs w:val="22"/>
        </w:rPr>
      </w:pPr>
    </w:p>
    <w:p w14:paraId="2CD499B6" w14:textId="25408993" w:rsidR="00837817" w:rsidRDefault="00E300F3" w:rsidP="001064E7">
      <w:pPr>
        <w:rPr>
          <w:sz w:val="22"/>
          <w:szCs w:val="22"/>
        </w:rPr>
      </w:pPr>
      <w:r w:rsidRPr="00EC36C8">
        <w:rPr>
          <w:sz w:val="22"/>
          <w:szCs w:val="22"/>
        </w:rPr>
        <w:t xml:space="preserve">We recorded the proportion of times </w:t>
      </w:r>
      <w:r w:rsidRPr="00EC36C8">
        <w:rPr>
          <w:rStyle w:val="None"/>
          <w:sz w:val="22"/>
          <w:szCs w:val="22"/>
        </w:rPr>
        <w:t>observer</w:t>
      </w:r>
      <w:r w:rsidRPr="00EC36C8">
        <w:rPr>
          <w:sz w:val="22"/>
          <w:szCs w:val="22"/>
        </w:rPr>
        <w:t>s chose the comparison image as having the lighter target object at 11 values of the target object</w:t>
      </w:r>
      <w:r>
        <w:rPr>
          <w:sz w:val="22"/>
          <w:szCs w:val="22"/>
        </w:rPr>
        <w:t xml:space="preserve"> LRF. Figure 2 shows a psychometric function from a typical human observer. The proportion comparison chosen data was fit with a cumulative Gaussian using maximum likelihood methods (See Methods: Psychometric Function). The threshold was defined as the difference between the LRF of the target object at proportion comparison chosen 0.76 and 0.50 (i.e., d-prime = 1.0 in a two-interval task), as determined from the cumulative Gaussian fit.</w:t>
      </w:r>
    </w:p>
    <w:p w14:paraId="37EA96A8" w14:textId="77777777" w:rsidR="00482247" w:rsidRDefault="00482247" w:rsidP="001064E7">
      <w:pPr>
        <w:rPr>
          <w:sz w:val="22"/>
          <w:szCs w:val="22"/>
        </w:rPr>
      </w:pPr>
    </w:p>
    <w:p w14:paraId="28CA1034" w14:textId="7B9BA9C2" w:rsidR="00482247" w:rsidRDefault="00482247" w:rsidP="00482247">
      <w:pPr>
        <w:pStyle w:val="Default"/>
        <w:spacing w:before="0" w:after="270"/>
        <w:rPr>
          <w:rFonts w:ascii="Times New Roman" w:hAnsi="Times New Roman"/>
          <w:sz w:val="22"/>
          <w:szCs w:val="22"/>
        </w:rPr>
      </w:pPr>
      <w:r>
        <w:rPr>
          <w:rStyle w:val="None"/>
          <w:rFonts w:ascii="Times New Roman" w:hAnsi="Times New Roman"/>
          <w:sz w:val="22"/>
          <w:szCs w:val="22"/>
          <w:shd w:val="clear" w:color="auto" w:fill="FFFFFF"/>
        </w:rPr>
        <w:t>We measured lightness discrimination thresholds as a function of the amount of variability in the surface reflectance of the background objects</w:t>
      </w:r>
      <w:ins w:id="28" w:author="Vijay Singh" w:date="2021-08-14T10:54:00Z">
        <w:r w:rsidR="006E70D7">
          <w:rPr>
            <w:rStyle w:val="None"/>
            <w:rFonts w:ascii="Times New Roman" w:hAnsi="Times New Roman"/>
            <w:sz w:val="22"/>
            <w:szCs w:val="22"/>
            <w:shd w:val="clear" w:color="auto" w:fill="FFFFFF"/>
          </w:rPr>
          <w:t xml:space="preserve"> in the images</w:t>
        </w:r>
      </w:ins>
      <w:r>
        <w:rPr>
          <w:rStyle w:val="None"/>
          <w:rFonts w:ascii="Times New Roman" w:hAnsi="Times New Roman"/>
          <w:sz w:val="22"/>
          <w:szCs w:val="22"/>
          <w:shd w:val="clear" w:color="auto" w:fill="FFFFFF"/>
        </w:rPr>
        <w:t xml:space="preserve">. The reflectances </w:t>
      </w:r>
      <w:ins w:id="29" w:author="Vijay Singh" w:date="2021-08-14T10:54:00Z">
        <w:r w:rsidR="00A91E38">
          <w:rPr>
            <w:rStyle w:val="None"/>
            <w:rFonts w:ascii="Times New Roman" w:hAnsi="Times New Roman"/>
            <w:sz w:val="22"/>
            <w:szCs w:val="22"/>
            <w:shd w:val="clear" w:color="auto" w:fill="FFFFFF"/>
          </w:rPr>
          <w:t>of t</w:t>
        </w:r>
      </w:ins>
      <w:ins w:id="30" w:author="Vijay Singh" w:date="2021-08-14T10:55:00Z">
        <w:r w:rsidR="00A91E38">
          <w:rPr>
            <w:rStyle w:val="None"/>
            <w:rFonts w:ascii="Times New Roman" w:hAnsi="Times New Roman"/>
            <w:sz w:val="22"/>
            <w:szCs w:val="22"/>
            <w:shd w:val="clear" w:color="auto" w:fill="FFFFFF"/>
          </w:rPr>
          <w:t xml:space="preserve">he background objects </w:t>
        </w:r>
      </w:ins>
      <w:r>
        <w:rPr>
          <w:rStyle w:val="None"/>
          <w:rFonts w:ascii="Times New Roman" w:hAnsi="Times New Roman"/>
          <w:sz w:val="22"/>
          <w:szCs w:val="22"/>
          <w:shd w:val="clear" w:color="auto" w:fill="FFFFFF"/>
        </w:rPr>
        <w:t xml:space="preserve">were chosen from a distribution of natural surfaces. The amount of variability was controlled by multiplying </w:t>
      </w:r>
      <w:r>
        <w:rPr>
          <w:rStyle w:val="None"/>
          <w:rFonts w:ascii="Times New Roman" w:hAnsi="Times New Roman"/>
          <w:sz w:val="22"/>
          <w:szCs w:val="22"/>
          <w:shd w:val="clear" w:color="auto" w:fill="FFFFFF"/>
        </w:rPr>
        <w:lastRenderedPageBreak/>
        <w:t>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r w:rsidR="00D434E4">
        <w:rPr>
          <w:rStyle w:val="None"/>
          <w:rFonts w:ascii="Times New Roman" w:hAnsi="Times New Roman"/>
          <w:sz w:val="22"/>
          <w:szCs w:val="22"/>
          <w:shd w:val="clear" w:color="auto" w:fill="FFFFFF"/>
        </w:rPr>
        <w:t xml:space="preserve"> </w:t>
      </w:r>
      <w:r w:rsidR="00D434E4">
        <w:rPr>
          <w:rFonts w:ascii="Times New Roman" w:hAnsi="Times New Roman"/>
          <w:sz w:val="22"/>
          <w:szCs w:val="22"/>
        </w:rPr>
        <w:t>By varying the scalar from 0 (no variation) to 1 (variation in natural scenes), we examined parametrically how background variation affects performance in the task. Figure 3 shows examples of images used in our psychophysical task for different choices of the covariance scalar.</w:t>
      </w:r>
    </w:p>
    <w:p w14:paraId="496E30A5" w14:textId="35C487A6" w:rsidR="00751458" w:rsidRDefault="00751458" w:rsidP="00751458">
      <w:pPr>
        <w:pStyle w:val="Default"/>
        <w:spacing w:before="0" w:after="270"/>
        <w:rPr>
          <w:rStyle w:val="None"/>
          <w:rFonts w:ascii="Times New Roman" w:hAnsi="Times New Roman"/>
          <w:sz w:val="22"/>
          <w:szCs w:val="22"/>
        </w:rPr>
      </w:pPr>
      <w:r>
        <w:rPr>
          <w:rFonts w:ascii="Times New Roman" w:hAnsi="Times New Roman"/>
          <w:b/>
          <w:bCs/>
          <w:sz w:val="22"/>
          <w:szCs w:val="22"/>
        </w:rPr>
        <w:t>2.</w:t>
      </w:r>
      <w:r w:rsidR="00343612">
        <w:rPr>
          <w:rFonts w:ascii="Times New Roman" w:hAnsi="Times New Roman"/>
          <w:b/>
          <w:bCs/>
          <w:sz w:val="22"/>
          <w:szCs w:val="22"/>
        </w:rPr>
        <w:t>3</w:t>
      </w:r>
      <w:r>
        <w:rPr>
          <w:rFonts w:ascii="Times New Roman" w:hAnsi="Times New Roman"/>
          <w:b/>
          <w:bCs/>
          <w:sz w:val="22"/>
          <w:szCs w:val="22"/>
        </w:rPr>
        <w:t xml:space="preserve"> </w:t>
      </w:r>
      <w:r>
        <w:rPr>
          <w:rStyle w:val="None"/>
          <w:rFonts w:ascii="Times New Roman" w:hAnsi="Times New Roman"/>
          <w:b/>
          <w:bCs/>
          <w:sz w:val="22"/>
          <w:szCs w:val="22"/>
        </w:rPr>
        <w:t>Reflectance and Illumination Spectra</w:t>
      </w:r>
    </w:p>
    <w:p w14:paraId="429BDAC5" w14:textId="645EB3AF" w:rsidR="00751458" w:rsidRPr="00882CE0" w:rsidRDefault="00751458" w:rsidP="00751458">
      <w:pPr>
        <w:pStyle w:val="Default"/>
        <w:spacing w:before="0" w:after="270"/>
        <w:rPr>
          <w:rStyle w:val="None"/>
          <w:rFonts w:ascii="Times New Roman" w:hAnsi="Times New Roman"/>
          <w:sz w:val="22"/>
          <w:szCs w:val="22"/>
          <w:rPrChange w:id="31" w:author="Vijay Singh" w:date="2021-08-14T12:44:00Z">
            <w:rPr>
              <w:rStyle w:val="None"/>
              <w:rFonts w:ascii="Times New Roman" w:eastAsia="Times New Roman" w:hAnsi="Times New Roman" w:cs="Times New Roman"/>
              <w:sz w:val="22"/>
              <w:szCs w:val="22"/>
            </w:rPr>
          </w:rPrChange>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Singh, Cottaris, Heasly, Brainard, &amp; Burge, 2018)</w:t>
      </w:r>
      <w:r>
        <w:rPr>
          <w:rStyle w:val="None"/>
          <w:rFonts w:ascii="Times New Roman" w:hAnsi="Times New Roman"/>
          <w:sz w:val="22"/>
          <w:szCs w:val="22"/>
        </w:rPr>
        <w:fldChar w:fldCharType="end"/>
      </w:r>
      <w:r>
        <w:rPr>
          <w:rStyle w:val="None"/>
          <w:rFonts w:ascii="Times New Roman" w:hAnsi="Times New Roman"/>
          <w:sz w:val="22"/>
          <w:szCs w:val="22"/>
        </w:rPr>
        <w:t xml:space="preserve">. </w:t>
      </w:r>
      <w:ins w:id="32" w:author="Vijay Singh" w:date="2021-08-15T09:14:00Z">
        <w:r w:rsidR="006041D0">
          <w:rPr>
            <w:rStyle w:val="None"/>
            <w:rFonts w:ascii="Times New Roman" w:hAnsi="Times New Roman"/>
            <w:sz w:val="22"/>
            <w:szCs w:val="22"/>
          </w:rPr>
          <w:t>We used</w:t>
        </w:r>
      </w:ins>
      <w:del w:id="33" w:author="Vijay Singh" w:date="2021-08-15T09:14:00Z">
        <w:r w:rsidR="00F376D6" w:rsidDel="006041D0">
          <w:rPr>
            <w:rStyle w:val="None"/>
            <w:rFonts w:ascii="Times New Roman" w:hAnsi="Times New Roman"/>
            <w:sz w:val="22"/>
            <w:szCs w:val="22"/>
          </w:rPr>
          <w:delText>A</w:delText>
        </w:r>
      </w:del>
      <w:r w:rsidR="00F376D6">
        <w:rPr>
          <w:rFonts w:ascii="Times New Roman" w:hAnsi="Times New Roman"/>
          <w:sz w:val="22"/>
          <w:szCs w:val="22"/>
        </w:rPr>
        <w:t xml:space="preserve"> </w:t>
      </w:r>
      <w:ins w:id="34" w:author="Vijay Singh" w:date="2021-08-15T09:15:00Z">
        <w:r w:rsidR="0087454C">
          <w:rPr>
            <w:rFonts w:ascii="Times New Roman" w:hAnsi="Times New Roman"/>
            <w:sz w:val="22"/>
            <w:szCs w:val="22"/>
          </w:rPr>
          <w:t xml:space="preserve">two </w:t>
        </w:r>
      </w:ins>
      <w:r w:rsidR="00F376D6">
        <w:rPr>
          <w:rFonts w:ascii="Times New Roman" w:hAnsi="Times New Roman"/>
          <w:sz w:val="22"/>
          <w:szCs w:val="22"/>
        </w:rPr>
        <w:t>data</w:t>
      </w:r>
      <w:r w:rsidR="00331EEB">
        <w:rPr>
          <w:rFonts w:ascii="Times New Roman" w:hAnsi="Times New Roman"/>
          <w:sz w:val="22"/>
          <w:szCs w:val="22"/>
        </w:rPr>
        <w:t>set</w:t>
      </w:r>
      <w:ins w:id="35" w:author="Vijay Singh" w:date="2021-08-15T09:15:00Z">
        <w:r w:rsidR="0087454C">
          <w:rPr>
            <w:rFonts w:ascii="Times New Roman" w:hAnsi="Times New Roman"/>
            <w:sz w:val="22"/>
            <w:szCs w:val="22"/>
          </w:rPr>
          <w:t>s</w:t>
        </w:r>
      </w:ins>
      <w:r w:rsidR="00F376D6">
        <w:rPr>
          <w:rFonts w:ascii="Times New Roman" w:hAnsi="Times New Roman"/>
          <w:sz w:val="22"/>
          <w:szCs w:val="22"/>
        </w:rPr>
        <w:t xml:space="preserve"> of natural surface reflectance functions</w:t>
      </w:r>
      <w:r w:rsidR="00F376D6">
        <w:rPr>
          <w:rFonts w:ascii="Times New Roman" w:hAnsi="Times New Roman"/>
          <w:color w:val="0076BA"/>
          <w:sz w:val="22"/>
          <w:szCs w:val="22"/>
        </w:rPr>
        <w:t xml:space="preserve"> </w:t>
      </w:r>
      <w:r w:rsidR="00F376D6">
        <w:rPr>
          <w:rFonts w:ascii="Times New Roman" w:hAnsi="Times New Roman"/>
          <w:color w:val="000000" w:themeColor="text1"/>
          <w:sz w:val="22"/>
          <w:szCs w:val="22"/>
        </w:rPr>
        <w:fldChar w:fldCharType="begin"/>
      </w:r>
      <w:r w:rsidR="00F376D6">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376D6">
        <w:rPr>
          <w:rFonts w:ascii="Times New Roman" w:hAnsi="Times New Roman"/>
          <w:color w:val="000000" w:themeColor="text1"/>
          <w:sz w:val="22"/>
          <w:szCs w:val="22"/>
        </w:rPr>
        <w:fldChar w:fldCharType="separate"/>
      </w:r>
      <w:r w:rsidR="00F376D6">
        <w:rPr>
          <w:rFonts w:ascii="Times New Roman" w:hAnsi="Times New Roman"/>
          <w:noProof/>
          <w:color w:val="000000" w:themeColor="text1"/>
          <w:sz w:val="22"/>
          <w:szCs w:val="22"/>
        </w:rPr>
        <w:t>(Kelly, Gibson, &amp; Nickerson, 1943; Vrhel, Gershon, &amp; Iwan, 1994)</w:t>
      </w:r>
      <w:r w:rsidR="00F376D6">
        <w:rPr>
          <w:rFonts w:ascii="Times New Roman" w:hAnsi="Times New Roman"/>
          <w:color w:val="000000" w:themeColor="text1"/>
          <w:sz w:val="22"/>
          <w:szCs w:val="22"/>
        </w:rPr>
        <w:fldChar w:fldCharType="end"/>
      </w:r>
      <w:ins w:id="36" w:author="Vijay Singh" w:date="2021-08-15T09:15:00Z">
        <w:r w:rsidR="0087454C">
          <w:rPr>
            <w:rFonts w:ascii="Times New Roman" w:hAnsi="Times New Roman"/>
            <w:color w:val="000000" w:themeColor="text1"/>
            <w:sz w:val="22"/>
            <w:szCs w:val="22"/>
          </w:rPr>
          <w:t xml:space="preserve"> containing 632 </w:t>
        </w:r>
      </w:ins>
      <w:ins w:id="37" w:author="Vijay Singh" w:date="2021-08-15T09:16:00Z">
        <w:r w:rsidR="0087454C">
          <w:rPr>
            <w:rFonts w:ascii="Times New Roman" w:hAnsi="Times New Roman"/>
            <w:sz w:val="22"/>
            <w:szCs w:val="22"/>
          </w:rPr>
          <w:t>surface reflectance measurements</w:t>
        </w:r>
      </w:ins>
      <w:ins w:id="38" w:author="Vijay Singh" w:date="2021-08-15T09:56:00Z">
        <w:r w:rsidR="00A21CF6">
          <w:rPr>
            <w:rFonts w:ascii="Times New Roman" w:hAnsi="Times New Roman"/>
            <w:sz w:val="22"/>
            <w:szCs w:val="22"/>
          </w:rPr>
          <w:t xml:space="preserve"> in total</w:t>
        </w:r>
      </w:ins>
      <w:ins w:id="39" w:author="Vijay Singh" w:date="2021-08-15T09:16:00Z">
        <w:r w:rsidR="0087454C">
          <w:rPr>
            <w:rFonts w:ascii="Times New Roman" w:hAnsi="Times New Roman"/>
            <w:sz w:val="22"/>
            <w:szCs w:val="22"/>
          </w:rPr>
          <w:t xml:space="preserve">. We </w:t>
        </w:r>
      </w:ins>
      <w:del w:id="40" w:author="Vijay Singh" w:date="2021-08-15T09:16:00Z">
        <w:r w:rsidR="00F376D6" w:rsidRPr="000E3DCD" w:rsidDel="0087454C">
          <w:rPr>
            <w:rFonts w:ascii="Times New Roman" w:hAnsi="Times New Roman"/>
            <w:color w:val="000000" w:themeColor="text1"/>
            <w:sz w:val="22"/>
            <w:szCs w:val="22"/>
          </w:rPr>
          <w:delText xml:space="preserve"> was </w:delText>
        </w:r>
        <w:r w:rsidDel="0079544F">
          <w:rPr>
            <w:rStyle w:val="None"/>
            <w:rFonts w:ascii="Times New Roman" w:hAnsi="Times New Roman"/>
            <w:sz w:val="22"/>
            <w:szCs w:val="22"/>
          </w:rPr>
          <w:delText xml:space="preserve">first </w:delText>
        </w:r>
      </w:del>
      <w:r>
        <w:rPr>
          <w:rStyle w:val="None"/>
          <w:rFonts w:ascii="Times New Roman" w:hAnsi="Times New Roman"/>
          <w:sz w:val="22"/>
          <w:szCs w:val="22"/>
        </w:rPr>
        <w:t xml:space="preserve">approximated </w:t>
      </w:r>
      <w:ins w:id="41" w:author="Vijay Singh" w:date="2021-08-15T09:16:00Z">
        <w:r w:rsidR="00B01A5B">
          <w:rPr>
            <w:rStyle w:val="None"/>
            <w:rFonts w:ascii="Times New Roman" w:hAnsi="Times New Roman"/>
            <w:sz w:val="22"/>
            <w:szCs w:val="22"/>
          </w:rPr>
          <w:t>th</w:t>
        </w:r>
      </w:ins>
      <w:ins w:id="42" w:author="Vijay Singh" w:date="2021-08-15T09:56:00Z">
        <w:r w:rsidR="007E2F63">
          <w:rPr>
            <w:rStyle w:val="None"/>
            <w:rFonts w:ascii="Times New Roman" w:hAnsi="Times New Roman"/>
            <w:sz w:val="22"/>
            <w:szCs w:val="22"/>
          </w:rPr>
          <w:t>e combined</w:t>
        </w:r>
      </w:ins>
      <w:ins w:id="43" w:author="Vijay Singh" w:date="2021-08-15T09:16:00Z">
        <w:r w:rsidR="00B01A5B">
          <w:rPr>
            <w:rStyle w:val="None"/>
            <w:rFonts w:ascii="Times New Roman" w:hAnsi="Times New Roman"/>
            <w:sz w:val="22"/>
            <w:szCs w:val="22"/>
          </w:rPr>
          <w:t xml:space="preserve"> dataset </w:t>
        </w:r>
      </w:ins>
      <w:r>
        <w:rPr>
          <w:rStyle w:val="None"/>
          <w:rFonts w:ascii="Times New Roman" w:hAnsi="Times New Roman"/>
          <w:sz w:val="22"/>
          <w:szCs w:val="22"/>
        </w:rPr>
        <w:t>using principal component analysis (PCA)</w:t>
      </w:r>
      <w:ins w:id="44" w:author="Vijay Singh" w:date="2021-08-15T09:33:00Z">
        <w:r w:rsidR="006D7DF8">
          <w:rPr>
            <w:rStyle w:val="None"/>
            <w:rFonts w:ascii="Times New Roman" w:hAnsi="Times New Roman"/>
            <w:sz w:val="22"/>
            <w:szCs w:val="22"/>
          </w:rPr>
          <w:t xml:space="preserve">. For this we first mean centered the dataset by </w:t>
        </w:r>
      </w:ins>
      <w:ins w:id="45" w:author="Vijay Singh" w:date="2021-08-15T09:34:00Z">
        <w:r w:rsidR="006D7DF8">
          <w:rPr>
            <w:rStyle w:val="None"/>
            <w:rFonts w:ascii="Times New Roman" w:hAnsi="Times New Roman"/>
            <w:sz w:val="22"/>
            <w:szCs w:val="22"/>
          </w:rPr>
          <w:t xml:space="preserve">calculating the </w:t>
        </w:r>
      </w:ins>
      <w:ins w:id="46" w:author="Vijay Singh" w:date="2021-08-15T09:35:00Z">
        <w:r w:rsidR="006D7DF8">
          <w:rPr>
            <w:rStyle w:val="None"/>
            <w:rFonts w:ascii="Times New Roman" w:hAnsi="Times New Roman"/>
            <w:sz w:val="22"/>
            <w:szCs w:val="22"/>
          </w:rPr>
          <w:t xml:space="preserve">sample </w:t>
        </w:r>
      </w:ins>
      <w:ins w:id="47" w:author="Vijay Singh" w:date="2021-08-15T09:34:00Z">
        <w:r w:rsidR="006D7DF8">
          <w:rPr>
            <w:rStyle w:val="None"/>
            <w:rFonts w:ascii="Times New Roman" w:hAnsi="Times New Roman"/>
            <w:sz w:val="22"/>
            <w:szCs w:val="22"/>
          </w:rPr>
          <w:t xml:space="preserve">mean </w:t>
        </w:r>
      </w:ins>
      <w:ins w:id="48" w:author="Vijay Singh" w:date="2021-08-15T09:35:00Z">
        <w:r w:rsidR="006D7DF8">
          <w:rPr>
            <w:rStyle w:val="None"/>
            <w:rFonts w:ascii="Times New Roman" w:hAnsi="Times New Roman"/>
            <w:sz w:val="22"/>
            <w:szCs w:val="22"/>
          </w:rPr>
          <w:t xml:space="preserve">of the dataset </w:t>
        </w:r>
      </w:ins>
      <w:ins w:id="49" w:author="Vijay Singh" w:date="2021-08-15T09:16:00Z">
        <w:r w:rsidR="0079544F">
          <w:rPr>
            <w:rStyle w:val="None"/>
            <w:rFonts w:ascii="Times New Roman" w:hAnsi="Times New Roman"/>
            <w:sz w:val="22"/>
            <w:szCs w:val="22"/>
          </w:rPr>
          <w:t>and</w:t>
        </w:r>
      </w:ins>
      <w:del w:id="50" w:author="Vijay Singh" w:date="2021-08-15T09:16:00Z">
        <w:r w:rsidR="00D92598" w:rsidDel="0079544F">
          <w:rPr>
            <w:rStyle w:val="None"/>
            <w:rFonts w:ascii="Times New Roman" w:hAnsi="Times New Roman"/>
            <w:sz w:val="22"/>
            <w:szCs w:val="22"/>
          </w:rPr>
          <w:delText>.</w:delText>
        </w:r>
      </w:del>
      <w:r w:rsidR="00D92598">
        <w:rPr>
          <w:rStyle w:val="None"/>
          <w:rFonts w:ascii="Times New Roman" w:hAnsi="Times New Roman"/>
          <w:sz w:val="22"/>
          <w:szCs w:val="22"/>
        </w:rPr>
        <w:t xml:space="preserve"> </w:t>
      </w:r>
      <w:ins w:id="51" w:author="Vijay Singh" w:date="2021-08-15T09:34:00Z">
        <w:r w:rsidR="006D7DF8">
          <w:rPr>
            <w:rStyle w:val="None"/>
            <w:rFonts w:ascii="Times New Roman" w:hAnsi="Times New Roman"/>
            <w:sz w:val="22"/>
            <w:szCs w:val="22"/>
          </w:rPr>
          <w:t xml:space="preserve">subtracting it </w:t>
        </w:r>
      </w:ins>
      <w:ins w:id="52" w:author="Vijay Singh" w:date="2021-08-15T09:35:00Z">
        <w:r w:rsidR="006D7DF8">
          <w:rPr>
            <w:rStyle w:val="None"/>
            <w:rFonts w:ascii="Times New Roman" w:hAnsi="Times New Roman"/>
            <w:sz w:val="22"/>
            <w:szCs w:val="22"/>
          </w:rPr>
          <w:t xml:space="preserve">from each sample. </w:t>
        </w:r>
      </w:ins>
      <w:ins w:id="53" w:author="Vijay Singh" w:date="2021-08-15T09:38:00Z">
        <w:r w:rsidR="00673BF4">
          <w:rPr>
            <w:rStyle w:val="None"/>
            <w:rFonts w:ascii="Times New Roman" w:hAnsi="Times New Roman"/>
            <w:sz w:val="22"/>
            <w:szCs w:val="22"/>
          </w:rPr>
          <w:t>Then w</w:t>
        </w:r>
      </w:ins>
      <w:ins w:id="54" w:author="Vijay Singh" w:date="2021-08-15T09:37:00Z">
        <w:r w:rsidR="00673BF4">
          <w:rPr>
            <w:rStyle w:val="None"/>
            <w:rFonts w:ascii="Times New Roman" w:hAnsi="Times New Roman"/>
            <w:sz w:val="22"/>
            <w:szCs w:val="22"/>
          </w:rPr>
          <w:t xml:space="preserve">e applied singular value decomposition (SVD) to </w:t>
        </w:r>
      </w:ins>
      <w:ins w:id="55" w:author="Vijay Singh" w:date="2021-08-15T09:38:00Z">
        <w:r w:rsidR="00673BF4">
          <w:rPr>
            <w:rStyle w:val="None"/>
            <w:rFonts w:ascii="Times New Roman" w:hAnsi="Times New Roman"/>
            <w:sz w:val="22"/>
            <w:szCs w:val="22"/>
          </w:rPr>
          <w:t xml:space="preserve">obtain the PCA </w:t>
        </w:r>
      </w:ins>
      <w:ins w:id="56" w:author="Vijay Singh" w:date="2021-08-15T09:57:00Z">
        <w:r w:rsidR="00867272">
          <w:rPr>
            <w:rStyle w:val="None"/>
            <w:rFonts w:ascii="Times New Roman" w:hAnsi="Times New Roman"/>
            <w:sz w:val="22"/>
            <w:szCs w:val="22"/>
          </w:rPr>
          <w:t xml:space="preserve">eigenvectors </w:t>
        </w:r>
      </w:ins>
      <w:ins w:id="57" w:author="Vijay Singh" w:date="2021-08-15T09:38:00Z">
        <w:r w:rsidR="00673BF4">
          <w:rPr>
            <w:rStyle w:val="None"/>
            <w:rFonts w:ascii="Times New Roman" w:hAnsi="Times New Roman"/>
            <w:sz w:val="22"/>
            <w:szCs w:val="22"/>
          </w:rPr>
          <w:t xml:space="preserve">of the mean centered dataset. </w:t>
        </w:r>
      </w:ins>
      <w:ins w:id="58" w:author="Vijay Singh" w:date="2021-08-15T09:36:00Z">
        <w:r w:rsidR="00673BF4">
          <w:rPr>
            <w:rStyle w:val="None"/>
            <w:rFonts w:ascii="Times New Roman" w:hAnsi="Times New Roman"/>
            <w:sz w:val="22"/>
            <w:szCs w:val="22"/>
          </w:rPr>
          <w:t xml:space="preserve">The </w:t>
        </w:r>
      </w:ins>
      <w:ins w:id="59" w:author="Vijay Singh" w:date="2021-08-15T09:39:00Z">
        <w:r w:rsidR="00A3305A">
          <w:rPr>
            <w:rStyle w:val="None"/>
            <w:rFonts w:ascii="Times New Roman" w:hAnsi="Times New Roman"/>
            <w:sz w:val="22"/>
            <w:szCs w:val="22"/>
          </w:rPr>
          <w:t xml:space="preserve">samples of the </w:t>
        </w:r>
      </w:ins>
      <w:ins w:id="60" w:author="Vijay Singh" w:date="2021-08-15T09:36:00Z">
        <w:r w:rsidR="00673BF4">
          <w:rPr>
            <w:rStyle w:val="None"/>
            <w:rFonts w:ascii="Times New Roman" w:hAnsi="Times New Roman"/>
            <w:sz w:val="22"/>
            <w:szCs w:val="22"/>
          </w:rPr>
          <w:t xml:space="preserve">mean centered dataset </w:t>
        </w:r>
      </w:ins>
      <w:ins w:id="61" w:author="Vijay Singh" w:date="2021-08-15T09:39:00Z">
        <w:r w:rsidR="00A3305A">
          <w:rPr>
            <w:rStyle w:val="None"/>
            <w:rFonts w:ascii="Times New Roman" w:hAnsi="Times New Roman"/>
            <w:sz w:val="22"/>
            <w:szCs w:val="22"/>
          </w:rPr>
          <w:t xml:space="preserve">were then </w:t>
        </w:r>
      </w:ins>
      <w:ins w:id="62" w:author="Vijay Singh" w:date="2021-08-15T09:40:00Z">
        <w:r w:rsidR="00A3305A">
          <w:rPr>
            <w:rStyle w:val="None"/>
            <w:rFonts w:ascii="Times New Roman" w:hAnsi="Times New Roman"/>
            <w:sz w:val="22"/>
            <w:szCs w:val="22"/>
          </w:rPr>
          <w:t xml:space="preserve">projected along the PCA </w:t>
        </w:r>
      </w:ins>
      <w:ins w:id="63" w:author="Vijay Singh" w:date="2021-08-15T09:57:00Z">
        <w:r w:rsidR="00AE5B0D">
          <w:rPr>
            <w:rStyle w:val="None"/>
            <w:rFonts w:ascii="Times New Roman" w:hAnsi="Times New Roman"/>
            <w:sz w:val="22"/>
            <w:szCs w:val="22"/>
          </w:rPr>
          <w:t xml:space="preserve">eigenvectors </w:t>
        </w:r>
      </w:ins>
      <w:ins w:id="64" w:author="Vijay Singh" w:date="2021-08-15T09:40:00Z">
        <w:r w:rsidR="00A3305A">
          <w:rPr>
            <w:rStyle w:val="None"/>
            <w:rFonts w:ascii="Times New Roman" w:hAnsi="Times New Roman"/>
            <w:sz w:val="22"/>
            <w:szCs w:val="22"/>
          </w:rPr>
          <w:t>to obtain the</w:t>
        </w:r>
      </w:ins>
      <w:ins w:id="65" w:author="Vijay Singh" w:date="2021-08-15T09:44:00Z">
        <w:r w:rsidR="00A3305A">
          <w:rPr>
            <w:rStyle w:val="None"/>
            <w:rFonts w:ascii="Times New Roman" w:hAnsi="Times New Roman"/>
            <w:sz w:val="22"/>
            <w:szCs w:val="22"/>
          </w:rPr>
          <w:t>ir</w:t>
        </w:r>
      </w:ins>
      <w:ins w:id="66" w:author="Vijay Singh" w:date="2021-08-15T09:40:00Z">
        <w:r w:rsidR="00A3305A">
          <w:rPr>
            <w:rStyle w:val="None"/>
            <w:rFonts w:ascii="Times New Roman" w:hAnsi="Times New Roman"/>
            <w:sz w:val="22"/>
            <w:szCs w:val="22"/>
          </w:rPr>
          <w:t xml:space="preserve"> </w:t>
        </w:r>
      </w:ins>
      <w:ins w:id="67" w:author="Vijay Singh" w:date="2021-08-15T09:44:00Z">
        <w:r w:rsidR="00A3305A">
          <w:rPr>
            <w:rStyle w:val="None"/>
            <w:rFonts w:ascii="Times New Roman" w:hAnsi="Times New Roman"/>
            <w:sz w:val="22"/>
            <w:szCs w:val="22"/>
          </w:rPr>
          <w:t>projection</w:t>
        </w:r>
      </w:ins>
      <w:ins w:id="68" w:author="Vijay Singh" w:date="2021-08-15T09:46:00Z">
        <w:r w:rsidR="008B3043">
          <w:rPr>
            <w:rStyle w:val="None"/>
            <w:rFonts w:ascii="Times New Roman" w:hAnsi="Times New Roman"/>
            <w:sz w:val="22"/>
            <w:szCs w:val="22"/>
          </w:rPr>
          <w:t xml:space="preserve"> weight</w:t>
        </w:r>
      </w:ins>
      <w:ins w:id="69" w:author="Vijay Singh" w:date="2021-08-15T09:44:00Z">
        <w:r w:rsidR="00A3305A">
          <w:rPr>
            <w:rStyle w:val="None"/>
            <w:rFonts w:ascii="Times New Roman" w:hAnsi="Times New Roman"/>
            <w:sz w:val="22"/>
            <w:szCs w:val="22"/>
          </w:rPr>
          <w:t xml:space="preserve">s along PCA </w:t>
        </w:r>
      </w:ins>
      <w:ins w:id="70" w:author="Vijay Singh" w:date="2021-08-15T09:57:00Z">
        <w:r w:rsidR="00FF7F6F">
          <w:rPr>
            <w:rStyle w:val="None"/>
            <w:rFonts w:ascii="Times New Roman" w:hAnsi="Times New Roman"/>
            <w:sz w:val="22"/>
            <w:szCs w:val="22"/>
          </w:rPr>
          <w:t>eigenvectors</w:t>
        </w:r>
      </w:ins>
      <w:ins w:id="71" w:author="Vijay Singh" w:date="2021-08-15T09:45:00Z">
        <w:r w:rsidR="00A3305A">
          <w:rPr>
            <w:rStyle w:val="None"/>
            <w:rFonts w:ascii="Times New Roman" w:hAnsi="Times New Roman"/>
            <w:sz w:val="22"/>
            <w:szCs w:val="22"/>
          </w:rPr>
          <w:t xml:space="preserve">. </w:t>
        </w:r>
      </w:ins>
      <w:del w:id="72" w:author="Vijay Singh" w:date="2021-08-15T09:16:00Z">
        <w:r w:rsidR="00D92598" w:rsidDel="0079544F">
          <w:rPr>
            <w:rStyle w:val="None"/>
            <w:rFonts w:ascii="Times New Roman" w:hAnsi="Times New Roman"/>
            <w:sz w:val="22"/>
            <w:szCs w:val="22"/>
          </w:rPr>
          <w:delText>T</w:delText>
        </w:r>
      </w:del>
      <w:del w:id="73" w:author="Vijay Singh" w:date="2021-08-15T09:17:00Z">
        <w:r w:rsidDel="0079544F">
          <w:rPr>
            <w:rStyle w:val="None"/>
            <w:rFonts w:ascii="Times New Roman" w:hAnsi="Times New Roman"/>
            <w:sz w:val="22"/>
            <w:szCs w:val="22"/>
          </w:rPr>
          <w:delText xml:space="preserve">he dataset </w:delText>
        </w:r>
        <w:r w:rsidR="00D92598" w:rsidDel="0079544F">
          <w:rPr>
            <w:rStyle w:val="None"/>
            <w:rFonts w:ascii="Times New Roman" w:hAnsi="Times New Roman"/>
            <w:sz w:val="22"/>
            <w:szCs w:val="22"/>
          </w:rPr>
          <w:delText xml:space="preserve">was </w:delText>
        </w:r>
      </w:del>
      <w:del w:id="74" w:author="Vijay Singh" w:date="2021-08-15T09:45:00Z">
        <w:r w:rsidR="001E2603" w:rsidDel="00A3305A">
          <w:rPr>
            <w:rStyle w:val="None"/>
            <w:rFonts w:ascii="Times New Roman" w:hAnsi="Times New Roman"/>
            <w:sz w:val="22"/>
            <w:szCs w:val="22"/>
          </w:rPr>
          <w:delText xml:space="preserve">then </w:delText>
        </w:r>
      </w:del>
      <w:ins w:id="75" w:author="Vijay Singh" w:date="2021-08-15T09:45:00Z">
        <w:r w:rsidR="00A3305A">
          <w:rPr>
            <w:rStyle w:val="None"/>
            <w:rFonts w:ascii="Times New Roman" w:hAnsi="Times New Roman"/>
            <w:sz w:val="22"/>
            <w:szCs w:val="22"/>
          </w:rPr>
          <w:t xml:space="preserve">We </w:t>
        </w:r>
      </w:ins>
      <w:del w:id="76" w:author="Vijay Singh" w:date="2021-08-15T09:45:00Z">
        <w:r w:rsidR="001E2603" w:rsidRPr="000E3DCD" w:rsidDel="00A3305A">
          <w:rPr>
            <w:rFonts w:ascii="Times New Roman" w:hAnsi="Times New Roman"/>
            <w:color w:val="000000" w:themeColor="text1"/>
            <w:sz w:val="22"/>
            <w:szCs w:val="22"/>
          </w:rPr>
          <w:delText xml:space="preserve">projected </w:delText>
        </w:r>
        <w:r w:rsidDel="00A3305A">
          <w:rPr>
            <w:rStyle w:val="None"/>
            <w:rFonts w:ascii="Times New Roman" w:hAnsi="Times New Roman"/>
            <w:sz w:val="22"/>
            <w:szCs w:val="22"/>
          </w:rPr>
          <w:delText xml:space="preserve">along </w:delText>
        </w:r>
      </w:del>
      <w:ins w:id="77" w:author="Vijay Singh" w:date="2021-08-15T09:45:00Z">
        <w:r w:rsidR="00A3305A">
          <w:rPr>
            <w:rFonts w:ascii="Times New Roman" w:hAnsi="Times New Roman"/>
            <w:color w:val="000000" w:themeColor="text1"/>
            <w:sz w:val="22"/>
            <w:szCs w:val="22"/>
          </w:rPr>
          <w:t xml:space="preserve">chose </w:t>
        </w:r>
      </w:ins>
      <w:r>
        <w:rPr>
          <w:rStyle w:val="None"/>
          <w:rFonts w:ascii="Times New Roman" w:hAnsi="Times New Roman"/>
          <w:sz w:val="22"/>
          <w:szCs w:val="22"/>
        </w:rPr>
        <w:t>the PCA eigenvectors with the largest 6 eigenvalues</w:t>
      </w:r>
      <w:ins w:id="78" w:author="Vijay Singh" w:date="2021-08-15T09:45:00Z">
        <w:r w:rsidR="00A3305A">
          <w:rPr>
            <w:rStyle w:val="None"/>
            <w:rFonts w:ascii="Times New Roman" w:hAnsi="Times New Roman"/>
            <w:sz w:val="22"/>
            <w:szCs w:val="22"/>
          </w:rPr>
          <w:t xml:space="preserve"> for such projection</w:t>
        </w:r>
      </w:ins>
      <w:del w:id="79" w:author="Vijay Singh" w:date="2021-08-15T09:45:00Z">
        <w:r w:rsidDel="00A3305A">
          <w:rPr>
            <w:rStyle w:val="None"/>
            <w:rFonts w:ascii="Times New Roman" w:hAnsi="Times New Roman"/>
            <w:sz w:val="22"/>
            <w:szCs w:val="22"/>
          </w:rPr>
          <w:delText>. For the reflectance spectrum dataset</w:delText>
        </w:r>
      </w:del>
      <w:ins w:id="80" w:author="Vijay Singh" w:date="2021-08-15T09:45:00Z">
        <w:r w:rsidR="00A3305A">
          <w:rPr>
            <w:rStyle w:val="None"/>
            <w:rFonts w:ascii="Times New Roman" w:hAnsi="Times New Roman"/>
            <w:sz w:val="22"/>
            <w:szCs w:val="22"/>
          </w:rPr>
          <w:t xml:space="preserve"> as</w:t>
        </w:r>
      </w:ins>
      <w:del w:id="81" w:author="Vijay Singh" w:date="2021-08-15T09:45:00Z">
        <w:r w:rsidDel="00A3305A">
          <w:rPr>
            <w:rStyle w:val="None"/>
            <w:rFonts w:ascii="Times New Roman" w:hAnsi="Times New Roman"/>
            <w:sz w:val="22"/>
            <w:szCs w:val="22"/>
          </w:rPr>
          <w:delText>,</w:delText>
        </w:r>
      </w:del>
      <w:r>
        <w:rPr>
          <w:rStyle w:val="None"/>
          <w:rFonts w:ascii="Times New Roman" w:hAnsi="Times New Roman"/>
          <w:sz w:val="22"/>
          <w:szCs w:val="22"/>
        </w:rPr>
        <w:t xml:space="preserve"> these directions capture</w:t>
      </w:r>
      <w:ins w:id="82" w:author="Vijay Singh" w:date="2021-08-15T09:45:00Z">
        <w:r w:rsidR="008110B0">
          <w:rPr>
            <w:rStyle w:val="None"/>
            <w:rFonts w:ascii="Times New Roman" w:hAnsi="Times New Roman"/>
            <w:sz w:val="22"/>
            <w:szCs w:val="22"/>
          </w:rPr>
          <w:t>d</w:t>
        </w:r>
      </w:ins>
      <w:r>
        <w:rPr>
          <w:rStyle w:val="None"/>
          <w:rFonts w:ascii="Times New Roman" w:hAnsi="Times New Roman"/>
          <w:sz w:val="22"/>
          <w:szCs w:val="22"/>
        </w:rPr>
        <w:t xml:space="preserve"> more than 90% of the variance. We then approximated the resulting distribution </w:t>
      </w:r>
      <w:ins w:id="83" w:author="Vijay Singh" w:date="2021-08-15T09:46:00Z">
        <w:r w:rsidR="008B3043">
          <w:rPr>
            <w:rStyle w:val="None"/>
            <w:rFonts w:ascii="Times New Roman" w:hAnsi="Times New Roman"/>
            <w:sz w:val="22"/>
            <w:szCs w:val="22"/>
          </w:rPr>
          <w:t xml:space="preserve">of projection weights </w:t>
        </w:r>
      </w:ins>
      <w:r>
        <w:rPr>
          <w:rStyle w:val="None"/>
          <w:rFonts w:ascii="Times New Roman" w:hAnsi="Times New Roman"/>
          <w:sz w:val="22"/>
          <w:szCs w:val="22"/>
        </w:rPr>
        <w:t xml:space="preserve">by a multivariate normal distribution. Reflectance spectra for the objects in the scene were generated </w:t>
      </w:r>
      <w:del w:id="84" w:author="Vijay Singh" w:date="2021-08-15T09:59:00Z">
        <w:r w:rsidDel="00C90411">
          <w:rPr>
            <w:rStyle w:val="None"/>
            <w:rFonts w:ascii="Times New Roman" w:hAnsi="Times New Roman"/>
            <w:sz w:val="22"/>
            <w:szCs w:val="22"/>
          </w:rPr>
          <w:delText xml:space="preserve">using </w:delText>
        </w:r>
      </w:del>
      <w:ins w:id="85" w:author="Vijay Singh" w:date="2021-08-15T09:59:00Z">
        <w:r w:rsidR="00C90411">
          <w:rPr>
            <w:rStyle w:val="None"/>
            <w:rFonts w:ascii="Times New Roman" w:hAnsi="Times New Roman"/>
            <w:sz w:val="22"/>
            <w:szCs w:val="22"/>
          </w:rPr>
          <w:t xml:space="preserve">by </w:t>
        </w:r>
      </w:ins>
      <w:r>
        <w:rPr>
          <w:rStyle w:val="None"/>
          <w:rFonts w:ascii="Times New Roman" w:hAnsi="Times New Roman"/>
          <w:sz w:val="22"/>
          <w:szCs w:val="22"/>
        </w:rPr>
        <w:t>random</w:t>
      </w:r>
      <w:ins w:id="86" w:author="Vijay Singh" w:date="2021-08-15T09:59:00Z">
        <w:r w:rsidR="00DC7A0E">
          <w:rPr>
            <w:rStyle w:val="None"/>
            <w:rFonts w:ascii="Times New Roman" w:hAnsi="Times New Roman"/>
            <w:sz w:val="22"/>
            <w:szCs w:val="22"/>
          </w:rPr>
          <w:t>ly</w:t>
        </w:r>
      </w:ins>
      <w:r>
        <w:rPr>
          <w:rStyle w:val="None"/>
          <w:rFonts w:ascii="Times New Roman" w:hAnsi="Times New Roman"/>
          <w:sz w:val="22"/>
          <w:szCs w:val="22"/>
        </w:rPr>
        <w:t xml:space="preserve"> sampling from this multivariate normal distribution</w:t>
      </w:r>
      <w:del w:id="87" w:author="Vijay Singh" w:date="2021-08-15T09:58:00Z">
        <w:r w:rsidDel="00DE1C2C">
          <w:rPr>
            <w:rStyle w:val="None"/>
            <w:rFonts w:ascii="Times New Roman" w:hAnsi="Times New Roman"/>
            <w:sz w:val="22"/>
            <w:szCs w:val="22"/>
          </w:rPr>
          <w:delText xml:space="preserve">. </w:delText>
        </w:r>
      </w:del>
      <w:ins w:id="88" w:author="Vijay Singh" w:date="2021-08-15T09:58:00Z">
        <w:r w:rsidR="00DE1C2C">
          <w:rPr>
            <w:rStyle w:val="None"/>
            <w:rFonts w:ascii="Times New Roman" w:hAnsi="Times New Roman"/>
            <w:sz w:val="22"/>
            <w:szCs w:val="22"/>
          </w:rPr>
          <w:t xml:space="preserve"> and </w:t>
        </w:r>
        <w:r w:rsidR="00C64130">
          <w:rPr>
            <w:rStyle w:val="None"/>
            <w:rFonts w:ascii="Times New Roman" w:hAnsi="Times New Roman"/>
            <w:sz w:val="22"/>
            <w:szCs w:val="22"/>
          </w:rPr>
          <w:t xml:space="preserve">using </w:t>
        </w:r>
      </w:ins>
      <w:ins w:id="89" w:author="Vijay Singh" w:date="2021-08-15T09:49:00Z">
        <w:r w:rsidR="00572E40">
          <w:rPr>
            <w:rStyle w:val="None"/>
            <w:rFonts w:ascii="Times New Roman" w:hAnsi="Times New Roman"/>
            <w:sz w:val="22"/>
            <w:szCs w:val="22"/>
          </w:rPr>
          <w:t xml:space="preserve">the PCA </w:t>
        </w:r>
      </w:ins>
      <w:ins w:id="90" w:author="Vijay Singh" w:date="2021-08-15T09:58:00Z">
        <w:r w:rsidR="00C6398D">
          <w:rPr>
            <w:rStyle w:val="None"/>
            <w:rFonts w:ascii="Times New Roman" w:hAnsi="Times New Roman"/>
            <w:sz w:val="22"/>
            <w:szCs w:val="22"/>
          </w:rPr>
          <w:t xml:space="preserve">eigenvectors </w:t>
        </w:r>
      </w:ins>
      <w:ins w:id="91" w:author="Vijay Singh" w:date="2021-08-15T09:49:00Z">
        <w:r w:rsidR="00572E40">
          <w:rPr>
            <w:rStyle w:val="None"/>
            <w:rFonts w:ascii="Times New Roman" w:hAnsi="Times New Roman"/>
            <w:sz w:val="22"/>
            <w:szCs w:val="22"/>
          </w:rPr>
          <w:t>to const</w:t>
        </w:r>
      </w:ins>
      <w:ins w:id="92" w:author="Vijay Singh" w:date="2021-08-15T09:50:00Z">
        <w:r w:rsidR="00572E40">
          <w:rPr>
            <w:rStyle w:val="None"/>
            <w:rFonts w:ascii="Times New Roman" w:hAnsi="Times New Roman"/>
            <w:sz w:val="22"/>
            <w:szCs w:val="22"/>
          </w:rPr>
          <w:t>ruct sample</w:t>
        </w:r>
      </w:ins>
      <w:ins w:id="93" w:author="Vijay Singh" w:date="2021-08-15T10:00:00Z">
        <w:r w:rsidR="00FD600B">
          <w:rPr>
            <w:rStyle w:val="None"/>
            <w:rFonts w:ascii="Times New Roman" w:hAnsi="Times New Roman"/>
            <w:sz w:val="22"/>
            <w:szCs w:val="22"/>
          </w:rPr>
          <w:t>s</w:t>
        </w:r>
      </w:ins>
      <w:ins w:id="94" w:author="Vijay Singh" w:date="2021-08-15T09:50:00Z">
        <w:r w:rsidR="00572E40">
          <w:rPr>
            <w:rStyle w:val="None"/>
            <w:rFonts w:ascii="Times New Roman" w:hAnsi="Times New Roman"/>
            <w:sz w:val="22"/>
            <w:szCs w:val="22"/>
          </w:rPr>
          <w:t xml:space="preserve"> of mean-centered surface reflectances. To this we added the sample mean </w:t>
        </w:r>
      </w:ins>
      <w:ins w:id="95" w:author="Vijay Singh" w:date="2021-08-15T09:51:00Z">
        <w:r w:rsidR="00572E40">
          <w:rPr>
            <w:rStyle w:val="None"/>
            <w:rFonts w:ascii="Times New Roman" w:hAnsi="Times New Roman"/>
            <w:sz w:val="22"/>
            <w:szCs w:val="22"/>
          </w:rPr>
          <w:t xml:space="preserve">of the surface reflectance dataset. </w:t>
        </w:r>
      </w:ins>
      <w:ins w:id="96" w:author="Vijay Singh" w:date="2021-08-15T09:53:00Z">
        <w:r w:rsidR="00880089">
          <w:rPr>
            <w:rStyle w:val="None"/>
            <w:rFonts w:ascii="Times New Roman" w:hAnsi="Times New Roman"/>
            <w:sz w:val="22"/>
            <w:szCs w:val="22"/>
          </w:rPr>
          <w:t xml:space="preserve">We imposed a physical realizability condition on the spectral samples by ensuring that the reflectance at each spectral frequency was within 0 and 1. If the reflectance of the </w:t>
        </w:r>
      </w:ins>
      <w:ins w:id="97" w:author="Vijay Singh" w:date="2021-08-15T10:01:00Z">
        <w:r w:rsidR="001945C8">
          <w:rPr>
            <w:rStyle w:val="None"/>
            <w:rFonts w:ascii="Times New Roman" w:hAnsi="Times New Roman"/>
            <w:sz w:val="22"/>
            <w:szCs w:val="22"/>
          </w:rPr>
          <w:t xml:space="preserve">generated </w:t>
        </w:r>
      </w:ins>
      <w:ins w:id="98" w:author="Vijay Singh" w:date="2021-08-15T09:53:00Z">
        <w:r w:rsidR="00880089">
          <w:rPr>
            <w:rStyle w:val="None"/>
            <w:rFonts w:ascii="Times New Roman" w:hAnsi="Times New Roman"/>
            <w:sz w:val="22"/>
            <w:szCs w:val="22"/>
          </w:rPr>
          <w:t>sample did not fal</w:t>
        </w:r>
      </w:ins>
      <w:ins w:id="99" w:author="Vijay Singh" w:date="2021-08-15T09:54:00Z">
        <w:r w:rsidR="00880089">
          <w:rPr>
            <w:rStyle w:val="None"/>
            <w:rFonts w:ascii="Times New Roman" w:hAnsi="Times New Roman"/>
            <w:sz w:val="22"/>
            <w:szCs w:val="22"/>
          </w:rPr>
          <w:t xml:space="preserve">l in this range at any wavelength, the sample was discarded. </w:t>
        </w:r>
      </w:ins>
      <w:del w:id="100" w:author="Vijay Singh" w:date="2021-08-15T09:52:00Z">
        <w:r w:rsidDel="00E44316">
          <w:rPr>
            <w:rStyle w:val="None"/>
            <w:rFonts w:ascii="Times New Roman" w:hAnsi="Times New Roman"/>
            <w:sz w:val="22"/>
            <w:szCs w:val="22"/>
          </w:rPr>
          <w:delText xml:space="preserve">The reflectance spectra were constructed as a linear combination of PCA eigenvectors and the sampled weights. </w:delText>
        </w:r>
      </w:del>
      <w:r>
        <w:rPr>
          <w:rStyle w:val="None"/>
          <w:rFonts w:ascii="Times New Roman" w:hAnsi="Times New Roman"/>
          <w:sz w:val="22"/>
          <w:szCs w:val="22"/>
        </w:rPr>
        <w:t xml:space="preserve">The amount of variation in the surface reflectance of the background objects was controlled by multiplying the covariance matrix of the distribution with a scalar. We generated images for six logarithmically spaced values of the covariance scalar [0, 0.01, 0.03, 0.1, 0.3, 1.0]. </w:t>
      </w:r>
      <w:del w:id="101" w:author="Vijay Singh" w:date="2021-08-15T09:55:00Z">
        <w:r w:rsidDel="00A70426">
          <w:rPr>
            <w:rStyle w:val="None"/>
            <w:rFonts w:ascii="Times New Roman" w:hAnsi="Times New Roman"/>
            <w:sz w:val="22"/>
            <w:szCs w:val="22"/>
          </w:rPr>
          <w:delText xml:space="preserve">We imposed a physical realizability condition on the spectral samples by ensuring that the reflectance at each spectral frequency was within 0 and 1. </w:delText>
        </w:r>
      </w:del>
      <w:r>
        <w:rPr>
          <w:rStyle w:val="None"/>
          <w:rFonts w:ascii="Times New Roman" w:hAnsi="Times New Roman"/>
          <w:sz w:val="22"/>
          <w:szCs w:val="22"/>
        </w:rPr>
        <w:t>Due to th</w:t>
      </w:r>
      <w:ins w:id="102" w:author="Vijay Singh" w:date="2021-08-15T09:55:00Z">
        <w:r w:rsidR="00A70426">
          <w:rPr>
            <w:rStyle w:val="None"/>
            <w:rFonts w:ascii="Times New Roman" w:hAnsi="Times New Roman"/>
            <w:sz w:val="22"/>
            <w:szCs w:val="22"/>
          </w:rPr>
          <w:t>e physical realizability</w:t>
        </w:r>
      </w:ins>
      <w:del w:id="103" w:author="Vijay Singh" w:date="2021-08-15T09:55:00Z">
        <w:r w:rsidDel="00A70426">
          <w:rPr>
            <w:rStyle w:val="None"/>
            <w:rFonts w:ascii="Times New Roman" w:hAnsi="Times New Roman"/>
            <w:sz w:val="22"/>
            <w:szCs w:val="22"/>
          </w:rPr>
          <w:delText>is</w:delText>
        </w:r>
      </w:del>
      <w:r>
        <w:rPr>
          <w:rStyle w:val="None"/>
          <w:rFonts w:ascii="Times New Roman" w:hAnsi="Times New Roman"/>
          <w:sz w:val="22"/>
          <w:szCs w:val="22"/>
        </w:rPr>
        <w:t xml:space="preserve"> condition, the variance of the generated spectral samples for some covariance scalars was lower than the variance of the multi-normal distribution. </w:t>
      </w:r>
    </w:p>
    <w:p w14:paraId="1DCC8099" w14:textId="0431C6F0" w:rsidR="00751458" w:rsidRPr="006956F9" w:rsidRDefault="00751458" w:rsidP="00482247">
      <w:pPr>
        <w:pStyle w:val="Default"/>
        <w:spacing w:before="0" w:after="270"/>
        <w:rPr>
          <w:rStyle w:val="None"/>
          <w:rFonts w:ascii="Times New Roman" w:hAnsi="Times New Roman"/>
          <w:b/>
          <w:bCs/>
          <w:sz w:val="22"/>
          <w:szCs w:val="22"/>
          <w:lang w:val="it-IT"/>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was multiplied by a fixed scalar with an arbitrarily chosen value of 5 to get the illuminant spectrum. This spectrum was used for all light sources in the visual scene. We then scaled the rendered image dataset so that the maximum linear monitor input value (across the entire dataset) needed to render the images on the display was 0.9.</w:t>
      </w:r>
    </w:p>
    <w:p w14:paraId="1FA600DC" w14:textId="209865D7" w:rsidR="00B620B6" w:rsidRDefault="00B620B6" w:rsidP="00B620B6">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2.</w:t>
      </w:r>
      <w:r w:rsidR="00D41080">
        <w:rPr>
          <w:rFonts w:ascii="Times New Roman" w:hAnsi="Times New Roman"/>
          <w:b/>
          <w:bCs/>
          <w:sz w:val="22"/>
          <w:szCs w:val="22"/>
        </w:rPr>
        <w:t>4</w:t>
      </w:r>
      <w:r>
        <w:rPr>
          <w:rFonts w:ascii="Times New Roman" w:hAnsi="Times New Roman"/>
          <w:b/>
          <w:bCs/>
          <w:sz w:val="22"/>
          <w:szCs w:val="22"/>
        </w:rPr>
        <w:t xml:space="preserve"> </w:t>
      </w:r>
      <w:r>
        <w:rPr>
          <w:rFonts w:ascii="Times New Roman" w:hAnsi="Times New Roman"/>
          <w:b/>
          <w:bCs/>
          <w:sz w:val="22"/>
          <w:szCs w:val="22"/>
          <w:shd w:val="clear" w:color="auto" w:fill="FFFFFF"/>
        </w:rPr>
        <w:t>Stimulus Design</w:t>
      </w:r>
    </w:p>
    <w:p w14:paraId="6C5DFD03" w14:textId="7E58A683" w:rsidR="00482247" w:rsidRDefault="00030D7F" w:rsidP="006956F9">
      <w:pPr>
        <w:pStyle w:val="Default"/>
        <w:spacing w:before="0"/>
      </w:pPr>
      <w:r>
        <w:rPr>
          <w:rStyle w:val="None"/>
          <w:rFonts w:ascii="Times New Roman" w:hAnsi="Times New Roman"/>
          <w:sz w:val="22"/>
          <w:szCs w:val="22"/>
          <w:shd w:val="clear" w:color="auto" w:fill="FFFFFF"/>
        </w:rPr>
        <w:t xml:space="preserve">We measured lightness discrimination thresholds for six values of the covariance scalar. </w:t>
      </w:r>
      <w:r w:rsidR="00482247">
        <w:rPr>
          <w:rStyle w:val="None"/>
          <w:rFonts w:ascii="Times New Roman" w:hAnsi="Times New Roman"/>
          <w:sz w:val="22"/>
          <w:szCs w:val="22"/>
          <w:shd w:val="clear" w:color="auto" w:fill="FFFFFF"/>
        </w:rPr>
        <w:t xml:space="preserve">For each value of the covariance scalar, we generated a dataset of 1100 images. The dataset had 100 </w:t>
      </w:r>
      <w:r w:rsidR="00482247">
        <w:rPr>
          <w:rFonts w:ascii="Times New Roman" w:hAnsi="Times New Roman"/>
          <w:sz w:val="22"/>
          <w:szCs w:val="22"/>
          <w:shd w:val="clear" w:color="auto" w:fill="FFFFFF"/>
        </w:rPr>
        <w:t xml:space="preserve">images </w:t>
      </w:r>
      <w:r w:rsidR="00482247">
        <w:rPr>
          <w:rStyle w:val="None"/>
          <w:rFonts w:ascii="Times New Roman" w:hAnsi="Times New Roman"/>
          <w:sz w:val="22"/>
          <w:szCs w:val="22"/>
          <w:shd w:val="clear" w:color="auto" w:fill="FFFFFF"/>
        </w:rPr>
        <w:t xml:space="preserve">each at 11 values of the target object LRF. The LRF of the target object in the standard images was 0.4 and the </w:t>
      </w:r>
      <w:r w:rsidR="00522465">
        <w:rPr>
          <w:rStyle w:val="None"/>
          <w:rFonts w:ascii="Times New Roman" w:hAnsi="Times New Roman"/>
          <w:sz w:val="22"/>
          <w:szCs w:val="22"/>
          <w:shd w:val="clear" w:color="auto" w:fill="FFFFFF"/>
        </w:rPr>
        <w:t xml:space="preserve">LRF </w:t>
      </w:r>
      <w:r w:rsidR="00482247">
        <w:rPr>
          <w:rStyle w:val="None"/>
          <w:rFonts w:ascii="Times New Roman" w:hAnsi="Times New Roman"/>
          <w:sz w:val="22"/>
          <w:szCs w:val="22"/>
          <w:shd w:val="clear" w:color="auto" w:fill="FFFFFF"/>
        </w:rPr>
        <w:t xml:space="preserve">in the comparison image </w:t>
      </w:r>
      <w:r w:rsidR="00482247">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w:t>
      </w:r>
      <w:r w:rsidR="00270DF5">
        <w:rPr>
          <w:rStyle w:val="None"/>
          <w:rFonts w:ascii="Times New Roman" w:hAnsi="Times New Roman"/>
          <w:sz w:val="22"/>
          <w:szCs w:val="22"/>
          <w:shd w:val="clear" w:color="auto" w:fill="FFFFFF"/>
        </w:rPr>
        <w:t>covariance scalar</w:t>
      </w:r>
      <w:r w:rsidR="00270DF5" w:rsidDel="00270DF5">
        <w:rPr>
          <w:rFonts w:ascii="Times New Roman" w:hAnsi="Times New Roman"/>
          <w:sz w:val="22"/>
          <w:szCs w:val="22"/>
          <w:shd w:val="clear" w:color="auto" w:fill="FFFFFF"/>
        </w:rPr>
        <w:t xml:space="preserve"> </w:t>
      </w:r>
      <w:r w:rsidR="00482247">
        <w:rPr>
          <w:rFonts w:ascii="Times New Roman" w:hAnsi="Times New Roman"/>
          <w:sz w:val="22"/>
          <w:szCs w:val="22"/>
          <w:shd w:val="clear" w:color="auto" w:fill="FFFFFF"/>
        </w:rPr>
        <w:t>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as also held fixed.</w:t>
      </w:r>
    </w:p>
    <w:p w14:paraId="5E7F37DB" w14:textId="77777777" w:rsidR="00482247" w:rsidRPr="006956F9" w:rsidRDefault="00482247" w:rsidP="006956F9"/>
    <w:p w14:paraId="05C17409" w14:textId="3D47FF96"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698D43C6" w14:textId="7A869E4B" w:rsidR="00F60A64" w:rsidRDefault="00F60A64" w:rsidP="001D0525">
      <w:pPr>
        <w:pStyle w:val="Default"/>
        <w:spacing w:before="0" w:after="270"/>
        <w:rPr>
          <w:rFonts w:ascii="Times New Roman" w:hAnsi="Times New Roman"/>
          <w:sz w:val="22"/>
          <w:szCs w:val="22"/>
          <w:shd w:val="clear" w:color="auto" w:fill="FFFFFF"/>
        </w:rPr>
      </w:pPr>
      <w:r>
        <w:rPr>
          <w:rFonts w:ascii="Times New Roman" w:hAnsi="Times New Roman"/>
          <w:b/>
          <w:bCs/>
          <w:sz w:val="22"/>
          <w:szCs w:val="22"/>
        </w:rPr>
        <w:lastRenderedPageBreak/>
        <w:t>2.</w:t>
      </w:r>
      <w:r w:rsidR="003D433A">
        <w:rPr>
          <w:rFonts w:ascii="Times New Roman" w:hAnsi="Times New Roman"/>
          <w:b/>
          <w:bCs/>
          <w:sz w:val="22"/>
          <w:szCs w:val="22"/>
        </w:rPr>
        <w:t xml:space="preserve">5 </w:t>
      </w:r>
      <w:r>
        <w:rPr>
          <w:rStyle w:val="None"/>
          <w:rFonts w:ascii="Times New Roman" w:hAnsi="Times New Roman"/>
          <w:b/>
          <w:bCs/>
          <w:sz w:val="22"/>
          <w:szCs w:val="22"/>
          <w:shd w:val="clear" w:color="auto" w:fill="FFFFFF"/>
        </w:rPr>
        <w:t>Experimental Details</w:t>
      </w:r>
    </w:p>
    <w:p w14:paraId="1B28FAE9"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0E2E834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297005D4"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499C5C39" w14:textId="1739F256"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covariance </w:t>
      </w:r>
      <w:r w:rsidR="009C45F6">
        <w:rPr>
          <w:rStyle w:val="None"/>
          <w:rFonts w:ascii="Times New Roman" w:hAnsi="Times New Roman"/>
          <w:sz w:val="22"/>
          <w:szCs w:val="22"/>
          <w:shd w:val="clear" w:color="auto" w:fill="FFFFFF"/>
        </w:rPr>
        <w:t>scalar</w:t>
      </w:r>
      <w:r>
        <w:rPr>
          <w:rStyle w:val="None"/>
          <w:rFonts w:ascii="Times New Roman" w:hAnsi="Times New Roman"/>
          <w:sz w:val="22"/>
          <w:szCs w:val="22"/>
          <w:shd w:val="clear" w:color="auto" w:fill="FFFFFF"/>
        </w:rPr>
        <w:t xml:space="preserve"> with 30 trials at each of the 11 comparison levels. We define a permutation as a set of six acquisitions, where each acquisition corresponds to one of the possible six </w:t>
      </w:r>
      <w:r w:rsidR="009C45F6">
        <w:rPr>
          <w:rStyle w:val="None"/>
          <w:rFonts w:ascii="Times New Roman" w:hAnsi="Times New Roman"/>
          <w:sz w:val="22"/>
          <w:szCs w:val="22"/>
          <w:shd w:val="clear" w:color="auto" w:fill="FFFFFF"/>
        </w:rPr>
        <w:t>covariance scalars</w:t>
      </w:r>
      <w:r>
        <w:rPr>
          <w:rStyle w:val="None"/>
          <w:rFonts w:ascii="Times New Roman" w:hAnsi="Times New Roman"/>
          <w:sz w:val="22"/>
          <w:szCs w:val="22"/>
          <w:shd w:val="clear" w:color="auto" w:fill="FFFFFF"/>
        </w:rPr>
        <w:t xml:space="preserve">.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generated image databases. The first five trials of each acquisition were moderate trials (as defined in </w:t>
      </w:r>
      <w:ins w:id="104" w:author="Vijay Singh" w:date="2021-08-15T10:12:00Z">
        <w:r w:rsidR="00F652EA">
          <w:rPr>
            <w:rStyle w:val="None"/>
            <w:rFonts w:ascii="Times New Roman" w:hAnsi="Times New Roman"/>
            <w:sz w:val="22"/>
            <w:szCs w:val="22"/>
            <w:shd w:val="clear" w:color="auto" w:fill="FFFFFF"/>
          </w:rPr>
          <w:t xml:space="preserve">Methods: </w:t>
        </w:r>
      </w:ins>
      <w:r w:rsidRPr="00AA0A75">
        <w:rPr>
          <w:rStyle w:val="None"/>
          <w:rFonts w:ascii="Times New Roman" w:hAnsi="Times New Roman"/>
          <w:sz w:val="22"/>
          <w:szCs w:val="22"/>
          <w:shd w:val="clear" w:color="auto" w:fill="FFFFFF"/>
        </w:rPr>
        <w:t>Observer</w:t>
      </w:r>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Recruitment</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and</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task. The responses for these five trials were not saved.</w:t>
      </w:r>
    </w:p>
    <w:p w14:paraId="0E8AD81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7F91AF77" w14:textId="77777777" w:rsidR="00F60A64" w:rsidRDefault="00F60A64" w:rsidP="00F60A64">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thus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imag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13056DC1"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525052F7" w14:textId="77777777" w:rsidR="00F60A64" w:rsidRDefault="00F60A64" w:rsidP="00F60A64">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6E8B9D01" w14:textId="77777777" w:rsidR="00F60A64" w:rsidRDefault="00F60A64" w:rsidP="00F60A64">
      <w:pPr>
        <w:pStyle w:val="Default"/>
        <w:spacing w:before="0"/>
        <w:rPr>
          <w:rStyle w:val="None"/>
          <w:rFonts w:ascii="Times New Roman" w:hAnsi="Times New Roman"/>
          <w:sz w:val="22"/>
          <w:szCs w:val="22"/>
          <w:shd w:val="clear" w:color="auto" w:fill="FFFFFF"/>
        </w:rPr>
      </w:pPr>
    </w:p>
    <w:p w14:paraId="7D130FF1" w14:textId="1246DD83"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t the beginning of the first experimental session (the practice session) for an observer, the experimenter </w:t>
      </w:r>
      <w:r w:rsidRPr="007B1C7B">
        <w:rPr>
          <w:rFonts w:ascii="Times New Roman" w:hAnsi="Times New Roman"/>
          <w:sz w:val="22"/>
          <w:szCs w:val="22"/>
        </w:rPr>
        <w:t>explained the experimental procedures</w:t>
      </w:r>
      <w:r>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acquisition</w:t>
      </w:r>
      <w:ins w:id="105" w:author="Vijay Singh" w:date="2021-08-15T10:16:00Z">
        <w:r w:rsidR="00B6377B">
          <w:rPr>
            <w:rFonts w:ascii="Times New Roman" w:hAnsi="Times New Roman"/>
            <w:sz w:val="22"/>
            <w:szCs w:val="22"/>
          </w:rPr>
          <w:t xml:space="preserve"> (</w:t>
        </w:r>
      </w:ins>
      <w:ins w:id="106" w:author="Vijay Singh" w:date="2021-08-15T10:22:00Z">
        <w:r w:rsidR="00854E01">
          <w:rPr>
            <w:rFonts w:ascii="Times New Roman" w:hAnsi="Times New Roman"/>
            <w:sz w:val="22"/>
            <w:szCs w:val="22"/>
          </w:rPr>
          <w:t>S</w:t>
        </w:r>
      </w:ins>
      <w:ins w:id="107" w:author="Vijay Singh" w:date="2021-08-15T10:16:00Z">
        <w:r w:rsidR="00B6377B">
          <w:rPr>
            <w:rFonts w:ascii="Times New Roman" w:hAnsi="Times New Roman"/>
            <w:sz w:val="22"/>
            <w:szCs w:val="22"/>
          </w:rPr>
          <w:t xml:space="preserve">ee </w:t>
        </w:r>
        <w:r w:rsidR="00B6377B">
          <w:rPr>
            <w:rStyle w:val="None"/>
            <w:rFonts w:ascii="Times New Roman" w:hAnsi="Times New Roman"/>
            <w:sz w:val="22"/>
            <w:szCs w:val="22"/>
            <w:shd w:val="clear" w:color="auto" w:fill="FFFFFF"/>
          </w:rPr>
          <w:t xml:space="preserve">Methods: </w:t>
        </w:r>
        <w:r w:rsidR="00B6377B" w:rsidRPr="00AA0A75">
          <w:rPr>
            <w:rStyle w:val="None"/>
            <w:rFonts w:ascii="Times New Roman" w:hAnsi="Times New Roman"/>
            <w:sz w:val="22"/>
            <w:szCs w:val="22"/>
            <w:shd w:val="clear" w:color="auto" w:fill="FFFFFF"/>
          </w:rPr>
          <w:t>Observer</w:t>
        </w:r>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Recruitment</w:t>
        </w:r>
        <w:proofErr w:type="spellEnd"/>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and</w:t>
        </w:r>
        <w:proofErr w:type="spellEnd"/>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Exclusion</w:t>
        </w:r>
      </w:ins>
      <w:proofErr w:type="spellEnd"/>
      <w:ins w:id="108" w:author="Vijay Singh" w:date="2021-08-15T10:23:00Z">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for</w:t>
        </w:r>
        <w:proofErr w:type="spellEnd"/>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explanation</w:t>
        </w:r>
        <w:proofErr w:type="spellEnd"/>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of</w:t>
        </w:r>
        <w:proofErr w:type="spellEnd"/>
        <w:r w:rsidR="00F1463B">
          <w:rPr>
            <w:rStyle w:val="None"/>
            <w:rFonts w:ascii="Times New Roman" w:hAnsi="Times New Roman"/>
            <w:sz w:val="22"/>
            <w:szCs w:val="22"/>
            <w:shd w:val="clear" w:color="auto" w:fill="FFFFFF"/>
            <w:lang w:val="de-DE"/>
          </w:rPr>
          <w:t xml:space="preserve"> </w:t>
        </w:r>
        <w:r w:rsidR="00F1463B">
          <w:rPr>
            <w:rFonts w:ascii="Times New Roman" w:hAnsi="Times New Roman"/>
            <w:sz w:val="22"/>
            <w:szCs w:val="22"/>
          </w:rPr>
          <w:t>familiarization acquisition</w:t>
        </w:r>
      </w:ins>
      <w:ins w:id="109" w:author="Vijay Singh" w:date="2021-08-15T10:16:00Z">
        <w:r w:rsidR="00B6377B">
          <w:rPr>
            <w:rFonts w:ascii="Times New Roman" w:hAnsi="Times New Roman"/>
            <w:sz w:val="22"/>
            <w:szCs w:val="22"/>
          </w:rPr>
          <w:t>)</w:t>
        </w:r>
      </w:ins>
      <w:r>
        <w:rPr>
          <w:rFonts w:ascii="Times New Roman" w:hAnsi="Times New Roman"/>
          <w:sz w:val="22"/>
          <w:szCs w:val="22"/>
        </w:rPr>
        <w:t xml:space="preserve">.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3A970F7F" w14:textId="42FA5782" w:rsidR="003C206F" w:rsidRDefault="00F60A64" w:rsidP="00F60A64">
      <w:pPr>
        <w:pStyle w:val="Default"/>
        <w:spacing w:before="0" w:after="270"/>
        <w:rPr>
          <w:rFonts w:ascii="Times New Roman" w:hAnsi="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C520F42" w14:textId="5C4EE2E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b/>
          <w:bCs/>
          <w:sz w:val="22"/>
          <w:szCs w:val="22"/>
        </w:rPr>
        <w:t>2.</w:t>
      </w:r>
      <w:r w:rsidR="001D0525">
        <w:rPr>
          <w:rFonts w:ascii="Times New Roman" w:hAnsi="Times New Roman"/>
          <w:b/>
          <w:bCs/>
          <w:sz w:val="22"/>
          <w:szCs w:val="22"/>
        </w:rPr>
        <w:t>6</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63201B76" w14:textId="77777777" w:rsidR="00F516FB" w:rsidRDefault="00F516FB" w:rsidP="00F516FB">
      <w:pPr>
        <w:pStyle w:val="Default"/>
        <w:spacing w:before="0"/>
        <w:rPr>
          <w:rFonts w:ascii="Times New Roman" w:hAnsi="Times New Roman"/>
          <w:sz w:val="22"/>
          <w:szCs w:val="22"/>
          <w:shd w:val="clear" w:color="auto" w:fill="FFFFFF"/>
        </w:rPr>
      </w:pPr>
    </w:p>
    <w:p w14:paraId="61CA5874" w14:textId="7777777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Observers were screened to have normal visual acuity (20/40 or better; with corrective eyewear, if applicable) and normal color vision, as assessed with pseudo-isochromatic </w:t>
      </w:r>
      <w:r>
        <w:rPr>
          <w:rFonts w:ascii="Times New Roman" w:hAnsi="Times New Roman"/>
          <w:sz w:val="22"/>
          <w:szCs w:val="22"/>
          <w:shd w:val="clear" w:color="auto" w:fill="FFFFFF"/>
        </w:rPr>
        <w:lastRenderedPageBreak/>
        <w:t>plate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Ishihara, 1977)</w:t>
      </w:r>
      <w:r>
        <w:rPr>
          <w:rFonts w:ascii="Times New Roman" w:hAnsi="Times New Roman"/>
          <w:sz w:val="22"/>
          <w:szCs w:val="22"/>
        </w:rPr>
        <w:fldChar w:fldCharType="end"/>
      </w:r>
      <w:r>
        <w:rPr>
          <w:rFonts w:ascii="Times New Roman" w:hAnsi="Times New Roman"/>
          <w:sz w:val="22"/>
          <w:szCs w:val="22"/>
          <w:shd w:val="clear" w:color="auto" w:fill="FFFFFF"/>
        </w:rPr>
        <w:t xml:space="preserve">. These exclusion criteria were specified in the pre-registration document. One observer was discontinued at this point as they did not meet the normal visual acuity criterion. </w:t>
      </w:r>
    </w:p>
    <w:p w14:paraId="2AB04B22" w14:textId="77777777" w:rsidR="00F516FB" w:rsidRDefault="00F516FB" w:rsidP="00F516FB">
      <w:pPr>
        <w:pStyle w:val="Default"/>
        <w:spacing w:before="0"/>
        <w:rPr>
          <w:rFonts w:ascii="Times New Roman" w:hAnsi="Times New Roman"/>
          <w:sz w:val="22"/>
          <w:szCs w:val="22"/>
          <w:shd w:val="clear" w:color="auto" w:fill="FFFFFF"/>
        </w:rPr>
      </w:pPr>
    </w:p>
    <w:p w14:paraId="483F2DE5" w14:textId="1C3300B5" w:rsidR="00F516FB" w:rsidRPr="003F5C2B" w:rsidRDefault="00F516FB" w:rsidP="00F516FB">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ho passed the vision screening then participated in a practice session. This session also served to screen for observers’ ability to reliably perform the psychophysical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w:t>
      </w:r>
      <w:r w:rsidR="003266A1">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w:t>
      </w:r>
      <w:r w:rsidR="002B0FF8">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r w:rsidR="00813674">
        <w:rPr>
          <w:rFonts w:ascii="Times New Roman" w:hAnsi="Times New Roman"/>
          <w:sz w:val="22"/>
          <w:szCs w:val="22"/>
          <w:shd w:val="clear" w:color="auto" w:fill="FFFFFF"/>
        </w:rPr>
        <w:t xml:space="preserve"> (See Methods: Preregistration)</w:t>
      </w:r>
      <w:r>
        <w:rPr>
          <w:rFonts w:ascii="Times New Roman" w:hAnsi="Times New Roman"/>
          <w:sz w:val="22"/>
          <w:szCs w:val="22"/>
          <w:shd w:val="clear" w:color="auto" w:fill="FFFFFF"/>
        </w:rPr>
        <w:t>.</w:t>
      </w:r>
    </w:p>
    <w:p w14:paraId="3AD07C2A" w14:textId="77777777" w:rsidR="00F516FB" w:rsidRDefault="00F516FB" w:rsidP="00F516FB">
      <w:pPr>
        <w:pStyle w:val="Default"/>
        <w:spacing w:before="0"/>
        <w:rPr>
          <w:rFonts w:ascii="Times New Roman" w:eastAsia="Times New Roman" w:hAnsi="Times New Roman" w:cs="Times New Roman"/>
          <w:sz w:val="22"/>
          <w:szCs w:val="22"/>
          <w:shd w:val="clear" w:color="auto" w:fill="FFFFFF"/>
        </w:rPr>
      </w:pPr>
    </w:p>
    <w:p w14:paraId="6B382628" w14:textId="36E3C529"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performance criterion participated in the rest of the experiment. Observers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w:t>
      </w:r>
      <w:r w:rsidR="00E670E0">
        <w:rPr>
          <w:rFonts w:ascii="Times New Roman" w:hAnsi="Times New Roman"/>
          <w:sz w:val="22"/>
          <w:szCs w:val="22"/>
          <w:shd w:val="clear" w:color="auto" w:fill="FFFFFF"/>
        </w:rPr>
        <w:t>; See Methods: Preregistration</w:t>
      </w:r>
      <w:r>
        <w:rPr>
          <w:rFonts w:ascii="Times New Roman" w:hAnsi="Times New Roman"/>
          <w:sz w:val="22"/>
          <w:szCs w:val="22"/>
          <w:shd w:val="clear" w:color="auto" w:fill="FFFFFF"/>
        </w:rPr>
        <w:t>)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641CB0A2" w14:textId="77777777" w:rsidR="00F516FB" w:rsidRDefault="00F516FB" w:rsidP="00F516FB">
      <w:pPr>
        <w:pStyle w:val="Default"/>
        <w:spacing w:before="0"/>
        <w:rPr>
          <w:rFonts w:ascii="Times New Roman" w:hAnsi="Times New Roman"/>
          <w:sz w:val="22"/>
          <w:szCs w:val="22"/>
          <w:shd w:val="clear" w:color="auto" w:fill="FFFFFF"/>
        </w:rPr>
      </w:pPr>
    </w:p>
    <w:p w14:paraId="5FFE22DB" w14:textId="2C24C441" w:rsidR="003705A0" w:rsidRDefault="003705A0" w:rsidP="003705A0">
      <w:pPr>
        <w:pStyle w:val="Default"/>
        <w:spacing w:before="0" w:after="270"/>
        <w:rPr>
          <w:rFonts w:ascii="Times New Roman" w:hAnsi="Times New Roman"/>
          <w:sz w:val="22"/>
          <w:szCs w:val="22"/>
        </w:rPr>
      </w:pPr>
      <w:r>
        <w:rPr>
          <w:rFonts w:ascii="Times New Roman" w:hAnsi="Times New Roman"/>
          <w:b/>
          <w:bCs/>
          <w:sz w:val="22"/>
          <w:szCs w:val="22"/>
          <w:lang w:val="de-DE"/>
        </w:rPr>
        <w:t xml:space="preserve">2.7 </w:t>
      </w:r>
      <w:proofErr w:type="spellStart"/>
      <w:r>
        <w:rPr>
          <w:rFonts w:ascii="Times New Roman" w:hAnsi="Times New Roman"/>
          <w:b/>
          <w:bCs/>
          <w:sz w:val="22"/>
          <w:szCs w:val="22"/>
          <w:lang w:val="de-DE"/>
        </w:rPr>
        <w:t>Preregistration</w:t>
      </w:r>
      <w:proofErr w:type="spellEnd"/>
    </w:p>
    <w:p w14:paraId="338C1369" w14:textId="77777777" w:rsidR="003705A0" w:rsidRDefault="003705A0" w:rsidP="003705A0">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method for extracting threshold from the data were preregistered before the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 xml:space="preserve">. </w:t>
      </w:r>
    </w:p>
    <w:p w14:paraId="1FD1738B" w14:textId="36EF22E0" w:rsidR="003705A0" w:rsidRDefault="003705A0" w:rsidP="003705A0">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e pre-registered three experiments. The first experiment (pre-registered as Experiment 1) was abandoned because the task was too difficult. The findings of the second experiment (pre-registered as Experiment 2) provided control data and are reported in the Appendix. </w:t>
      </w:r>
      <w:r w:rsidR="009C3EC5">
        <w:rPr>
          <w:rFonts w:ascii="Times New Roman" w:eastAsia="Times New Roman" w:hAnsi="Times New Roman" w:cs="Times New Roman"/>
          <w:sz w:val="22"/>
          <w:szCs w:val="22"/>
        </w:rPr>
        <w:t xml:space="preserve">In this paper we </w:t>
      </w:r>
      <w:r>
        <w:rPr>
          <w:rFonts w:ascii="Times New Roman" w:eastAsia="Times New Roman" w:hAnsi="Times New Roman" w:cs="Times New Roman"/>
          <w:sz w:val="22"/>
          <w:szCs w:val="22"/>
        </w:rPr>
        <w:t>focus on the third experiment (pre-registered as Experiment 3).</w:t>
      </w:r>
    </w:p>
    <w:p w14:paraId="414A7184" w14:textId="025A0ACA" w:rsidR="003705A0" w:rsidRPr="00533BB4" w:rsidRDefault="003705A0" w:rsidP="003705A0">
      <w:pPr>
        <w:pStyle w:val="Default"/>
        <w:spacing w:before="0" w:after="270"/>
        <w:rPr>
          <w:rFonts w:ascii="Times New Roman" w:hAnsi="Times New Roman"/>
          <w:sz w:val="22"/>
          <w:szCs w:val="22"/>
        </w:rPr>
      </w:pPr>
      <w:r>
        <w:rPr>
          <w:rFonts w:ascii="Times New Roman" w:hAnsi="Times New Roman"/>
          <w:sz w:val="22"/>
          <w:szCs w:val="22"/>
        </w:rPr>
        <w:t>A deviation from the pre-registered plan for pre-registered Experiment 2 was the change in the criteria to select observers for the experiment. The pre-registered criterion for selecting an observer for Experiment 2 was that an observer would be</w:t>
      </w:r>
      <w:r w:rsidRPr="00CF63FF">
        <w:rPr>
          <w:rFonts w:ascii="Times New Roman" w:hAnsi="Times New Roman"/>
          <w:sz w:val="22"/>
          <w:szCs w:val="22"/>
        </w:rPr>
        <w:t xml:space="preserve"> excluded if their mean threshold for the last two acquisitions in the practice session exceed</w:t>
      </w:r>
      <w:r>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Pr>
          <w:rFonts w:ascii="Times New Roman" w:hAnsi="Times New Roman"/>
          <w:sz w:val="22"/>
          <w:szCs w:val="22"/>
        </w:rPr>
        <w:t xml:space="preserve"> </w:t>
      </w:r>
      <w:r w:rsidRPr="00CF63FF">
        <w:rPr>
          <w:rFonts w:ascii="Times New Roman" w:hAnsi="Times New Roman"/>
          <w:sz w:val="22"/>
          <w:szCs w:val="22"/>
        </w:rPr>
        <w:t xml:space="preserve">collecting data from 8 naive </w:t>
      </w:r>
      <w:r>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Pr>
          <w:rFonts w:ascii="Times New Roman" w:hAnsi="Times New Roman"/>
          <w:sz w:val="22"/>
          <w:szCs w:val="22"/>
        </w:rPr>
        <w:t xml:space="preserve"> as only</w:t>
      </w:r>
      <w:r w:rsidRPr="00CF63FF">
        <w:rPr>
          <w:rFonts w:ascii="Times New Roman" w:hAnsi="Times New Roman"/>
          <w:sz w:val="22"/>
          <w:szCs w:val="22"/>
        </w:rPr>
        <w:t xml:space="preserve"> one </w:t>
      </w:r>
      <w:r>
        <w:rPr>
          <w:rFonts w:ascii="Times New Roman" w:hAnsi="Times New Roman"/>
          <w:sz w:val="22"/>
          <w:szCs w:val="22"/>
        </w:rPr>
        <w:t xml:space="preserve">observer </w:t>
      </w:r>
      <w:r w:rsidRPr="00CF63FF">
        <w:rPr>
          <w:rFonts w:ascii="Times New Roman" w:hAnsi="Times New Roman"/>
          <w:sz w:val="22"/>
          <w:szCs w:val="22"/>
        </w:rPr>
        <w:t xml:space="preserve">met the criterion. Hence, we </w:t>
      </w:r>
      <w:r>
        <w:rPr>
          <w:rFonts w:ascii="Times New Roman" w:hAnsi="Times New Roman"/>
          <w:sz w:val="22"/>
          <w:szCs w:val="22"/>
        </w:rPr>
        <w:t>increased</w:t>
      </w:r>
      <w:r w:rsidRPr="00CF63FF">
        <w:rPr>
          <w:rFonts w:ascii="Times New Roman" w:hAnsi="Times New Roman"/>
          <w:sz w:val="22"/>
          <w:szCs w:val="22"/>
        </w:rPr>
        <w:t xml:space="preserve"> exclusion </w:t>
      </w:r>
      <w:r>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The pre-registered plans also indicated that e</w:t>
      </w:r>
      <w:r w:rsidRPr="009827E2">
        <w:rPr>
          <w:rFonts w:ascii="Times New Roman" w:hAnsi="Times New Roman"/>
          <w:sz w:val="22"/>
          <w:szCs w:val="22"/>
        </w:rPr>
        <w:t>ach image w</w:t>
      </w:r>
      <w:r>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but in the event we shortened this to 250ms.</w:t>
      </w:r>
    </w:p>
    <w:p w14:paraId="5FF19C82" w14:textId="77777777" w:rsidR="003705A0" w:rsidRPr="001D0525" w:rsidRDefault="003705A0" w:rsidP="003705A0">
      <w:pPr>
        <w:pStyle w:val="Default"/>
        <w:spacing w:after="270"/>
        <w:rPr>
          <w:rStyle w:val="None"/>
          <w:sz w:val="22"/>
          <w:szCs w:val="22"/>
        </w:rPr>
      </w:pPr>
      <w:r>
        <w:rPr>
          <w:rFonts w:ascii="Times New Roman" w:hAnsi="Times New Roman"/>
          <w:sz w:val="22"/>
          <w:szCs w:val="22"/>
        </w:rPr>
        <w:t xml:space="preserve">We followed the procedure described in the pre-registration document to extract threshold from the data. The document also </w:t>
      </w:r>
      <w:r>
        <w:rPr>
          <w:rFonts w:ascii="Times New Roman" w:hAnsi="Times New Roman" w:cs="Times New Roman"/>
          <w:sz w:val="22"/>
          <w:szCs w:val="22"/>
        </w:rPr>
        <w:t xml:space="preserve">indicated that the primary data feature of interest was the dependence of threshold on the covariance scalar and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Pr="00537C43">
        <w:rPr>
          <w:rFonts w:ascii="Times New Roman" w:hAnsi="Times New Roman" w:cs="Times New Roman"/>
          <w:sz w:val="22"/>
          <w:szCs w:val="22"/>
        </w:rPr>
        <w:t xml:space="preserve"> </w:t>
      </w:r>
      <w:r>
        <w:rPr>
          <w:rFonts w:ascii="Times New Roman" w:hAnsi="Times New Roman" w:cs="Times New Roman"/>
          <w:sz w:val="22"/>
          <w:szCs w:val="22"/>
        </w:rPr>
        <w:t>background variability. The quantitative models of the data, however, were developed post-hoc.</w:t>
      </w:r>
    </w:p>
    <w:p w14:paraId="54D943A0" w14:textId="00B62C62" w:rsidR="003705A0" w:rsidRDefault="003705A0" w:rsidP="003705A0">
      <w:pPr>
        <w:rPr>
          <w:ins w:id="110" w:author="Vijay Singh" w:date="2021-08-15T10:32:00Z"/>
        </w:rPr>
      </w:pPr>
      <w:ins w:id="111" w:author="Vijay Singh" w:date="2021-08-15T10:32:00Z">
        <w:r>
          <w:rPr>
            <w:b/>
            <w:bCs/>
            <w:sz w:val="22"/>
            <w:szCs w:val="22"/>
          </w:rPr>
          <w:t>2.</w:t>
        </w:r>
      </w:ins>
      <w:ins w:id="112" w:author="Vijay Singh" w:date="2021-08-15T10:33:00Z">
        <w:r>
          <w:rPr>
            <w:b/>
            <w:bCs/>
            <w:sz w:val="22"/>
            <w:szCs w:val="22"/>
          </w:rPr>
          <w:t>8</w:t>
        </w:r>
      </w:ins>
      <w:ins w:id="113" w:author="Vijay Singh" w:date="2021-08-15T10:32:00Z">
        <w:r>
          <w:rPr>
            <w:b/>
            <w:bCs/>
            <w:sz w:val="22"/>
            <w:szCs w:val="22"/>
          </w:rPr>
          <w:t xml:space="preserve"> </w:t>
        </w:r>
      </w:ins>
      <w:ins w:id="114" w:author="Vijay Singh" w:date="2021-08-15T10:33:00Z">
        <w:r>
          <w:rPr>
            <w:rStyle w:val="None"/>
            <w:b/>
            <w:bCs/>
            <w:sz w:val="22"/>
            <w:szCs w:val="22"/>
          </w:rPr>
          <w:t>Observer Information</w:t>
        </w:r>
      </w:ins>
    </w:p>
    <w:p w14:paraId="70AC1A81" w14:textId="77777777" w:rsidR="003705A0" w:rsidRDefault="003705A0" w:rsidP="00F516FB">
      <w:pPr>
        <w:pStyle w:val="Default"/>
        <w:spacing w:before="0"/>
        <w:rPr>
          <w:ins w:id="115" w:author="Vijay Singh" w:date="2021-08-15T10:32:00Z"/>
          <w:rFonts w:ascii="Times New Roman" w:hAnsi="Times New Roman"/>
          <w:sz w:val="22"/>
          <w:szCs w:val="22"/>
        </w:rPr>
      </w:pPr>
    </w:p>
    <w:p w14:paraId="3BB12A77" w14:textId="2E04292B" w:rsidR="00F516FB" w:rsidRDefault="00F516FB" w:rsidP="00F516FB">
      <w:pPr>
        <w:pStyle w:val="Default"/>
        <w:spacing w:before="0"/>
        <w:rPr>
          <w:rFonts w:ascii="Times New Roman" w:hAnsi="Times New Roman"/>
          <w:sz w:val="22"/>
          <w:szCs w:val="22"/>
        </w:rPr>
      </w:pPr>
      <w:r>
        <w:rPr>
          <w:rFonts w:ascii="Times New Roman" w:hAnsi="Times New Roman"/>
          <w:sz w:val="22"/>
          <w:szCs w:val="22"/>
        </w:rPr>
        <w:t xml:space="preserve">A total of 17 observers participated in the practice sessions for Experiments 2 and 3. To de-identify observer information in the data, observers were numbered in the order they performed the practice sessions. 10 observers participated in the practice sessions for Experiment 3 (6 Female, 4 Male; age 18-56; mean age 30.7). Four of these observers (Observer 2, Observer 4, Observer 8, and Observer 17) met the performance criterion set for screening (2 Female, 2 Male; age 23-56; mean age 38.25). All observers had normal or corrected-to-normal vision (20/40 or better in both eyes, assessed using Snellen chart) and normal color vision (0 Ishihara plates read incorrectly). The visual acuity of the observers </w:t>
      </w:r>
      <w:proofErr w:type="gramStart"/>
      <w:r>
        <w:rPr>
          <w:rFonts w:ascii="Times New Roman" w:hAnsi="Times New Roman"/>
          <w:sz w:val="22"/>
          <w:szCs w:val="22"/>
        </w:rPr>
        <w:t>were</w:t>
      </w:r>
      <w:proofErr w:type="gramEnd"/>
      <w:r>
        <w:rPr>
          <w:rFonts w:ascii="Times New Roman" w:hAnsi="Times New Roman"/>
          <w:sz w:val="22"/>
          <w:szCs w:val="22"/>
        </w:rPr>
        <w:t>: Observer 2, L = 20/30, R = 20/30; Observer 4, L = 20/15, R = 20/20; Observer 8, L = 20/30, R = 20/25; Observer 17, L = 20/20, R = 20/20</w:t>
      </w:r>
      <w:r w:rsidR="009B568E">
        <w:rPr>
          <w:rFonts w:ascii="Times New Roman" w:hAnsi="Times New Roman"/>
          <w:sz w:val="22"/>
          <w:szCs w:val="22"/>
        </w:rPr>
        <w:t>.</w:t>
      </w:r>
      <w:r>
        <w:rPr>
          <w:rFonts w:ascii="Times New Roman" w:hAnsi="Times New Roman"/>
          <w:sz w:val="22"/>
          <w:szCs w:val="22"/>
        </w:rPr>
        <w:t xml:space="preserve"> Observers were dark adapted before performing the experiments. The choice of four observers to complete the experiment was specified in our pre-registered protocol.</w:t>
      </w:r>
    </w:p>
    <w:p w14:paraId="4F709265" w14:textId="77777777" w:rsidR="00F516FB" w:rsidRDefault="00F516FB" w:rsidP="00F60A64">
      <w:pPr>
        <w:pStyle w:val="Default"/>
        <w:spacing w:before="0"/>
        <w:rPr>
          <w:rStyle w:val="None"/>
          <w:rFonts w:ascii="Times New Roman" w:eastAsia="Times New Roman" w:hAnsi="Times New Roman" w:cs="Times New Roman"/>
          <w:sz w:val="22"/>
          <w:szCs w:val="22"/>
          <w:shd w:val="clear" w:color="auto" w:fill="FFFFFF"/>
        </w:rPr>
      </w:pPr>
    </w:p>
    <w:p w14:paraId="19738B79" w14:textId="6F76CD33" w:rsidR="001D0525" w:rsidRDefault="001D0525" w:rsidP="001D0525">
      <w:r>
        <w:rPr>
          <w:b/>
          <w:bCs/>
          <w:sz w:val="22"/>
          <w:szCs w:val="22"/>
        </w:rPr>
        <w:t>2.</w:t>
      </w:r>
      <w:r w:rsidR="0024261E">
        <w:rPr>
          <w:b/>
          <w:bCs/>
          <w:sz w:val="22"/>
          <w:szCs w:val="22"/>
        </w:rPr>
        <w:t xml:space="preserve">8 </w:t>
      </w:r>
      <w:r>
        <w:rPr>
          <w:rStyle w:val="None"/>
          <w:b/>
          <w:bCs/>
          <w:sz w:val="22"/>
          <w:szCs w:val="22"/>
        </w:rPr>
        <w:t>Image Generation</w:t>
      </w:r>
    </w:p>
    <w:p w14:paraId="00BA6DEA" w14:textId="77777777" w:rsidR="001D0525" w:rsidRPr="000E3DCD" w:rsidRDefault="001D0525" w:rsidP="001D0525">
      <w:pPr>
        <w:rPr>
          <w:sz w:val="22"/>
          <w:szCs w:val="22"/>
        </w:rPr>
      </w:pPr>
    </w:p>
    <w:p w14:paraId="0B174C07" w14:textId="77777777" w:rsidR="001D0525" w:rsidRDefault="001D0525" w:rsidP="001D0525">
      <w:pPr>
        <w:rPr>
          <w:rStyle w:val="None"/>
          <w:sz w:val="22"/>
          <w:szCs w:val="22"/>
        </w:rPr>
      </w:pPr>
      <w:r>
        <w:rPr>
          <w:rStyle w:val="None"/>
          <w:sz w:val="22"/>
          <w:szCs w:val="22"/>
        </w:rPr>
        <w:t>The images were generated using software we refer to as Virtual World Color Constancy (VWCC) (</w:t>
      </w:r>
      <w:hyperlink r:id="rId13"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Pr>
          <w:rStyle w:val="None"/>
          <w:sz w:val="22"/>
          <w:szCs w:val="22"/>
        </w:rPr>
        <w:fldChar w:fldCharType="begin"/>
      </w:r>
      <w:r>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Pr>
          <w:rStyle w:val="None"/>
          <w:sz w:val="22"/>
          <w:szCs w:val="22"/>
        </w:rPr>
        <w:fldChar w:fldCharType="separate"/>
      </w:r>
      <w:r>
        <w:rPr>
          <w:rStyle w:val="None"/>
          <w:noProof/>
          <w:sz w:val="22"/>
          <w:szCs w:val="22"/>
        </w:rPr>
        <w:t>(rendertoolbox.org; Heasly, Cottaris, Lichtman, Xiao, &amp; Brainard, 2014)</w:t>
      </w:r>
      <w:r>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w:t>
      </w:r>
      <w:r w:rsidRPr="008218A2">
        <w:rPr>
          <w:rStyle w:val="None"/>
          <w:sz w:val="22"/>
          <w:szCs w:val="22"/>
        </w:rPr>
        <w:t xml:space="preserve">, </w:t>
      </w:r>
      <w:r w:rsidRPr="008218A2">
        <w:rPr>
          <w:sz w:val="22"/>
          <w:szCs w:val="22"/>
        </w:rPr>
        <w:t xml:space="preserve">an open-source 3-D modeling and animation package </w:t>
      </w:r>
      <w:r w:rsidRPr="008218A2">
        <w:rPr>
          <w:color w:val="000000" w:themeColor="text1"/>
          <w:sz w:val="22"/>
          <w:szCs w:val="22"/>
        </w:rPr>
        <w:t>(blender.org)</w:t>
      </w:r>
      <w:r w:rsidRPr="008218A2">
        <w:rPr>
          <w:rStyle w:val="None"/>
          <w:color w:val="000000" w:themeColor="text1"/>
          <w:sz w:val="22"/>
          <w:szCs w:val="22"/>
        </w:rPr>
        <w:t xml:space="preserve">. </w:t>
      </w:r>
      <w:r w:rsidRPr="008218A2">
        <w:rPr>
          <w:rStyle w:val="None"/>
          <w:sz w:val="22"/>
          <w:szCs w:val="22"/>
        </w:rPr>
        <w:t xml:space="preserve">Next, we assigned reflectance spectra and spectral power distribution functions to the objects and light sources in the scene (see </w:t>
      </w:r>
      <w:r w:rsidRPr="008218A2">
        <w:rPr>
          <w:sz w:val="22"/>
          <w:szCs w:val="22"/>
        </w:rPr>
        <w:t>Reflectance and Illumination Spectra Generation</w:t>
      </w:r>
      <w:r w:rsidRPr="008218A2">
        <w:rPr>
          <w:rStyle w:val="None"/>
          <w:sz w:val="22"/>
          <w:szCs w:val="22"/>
        </w:rPr>
        <w:t xml:space="preserve"> for how these spectra were generated). Once the geometrical and spectral features were specified, we render a 2D multispectral image of the scene using Mitsuba, </w:t>
      </w:r>
      <w:r w:rsidRPr="008218A2">
        <w:rPr>
          <w:sz w:val="22"/>
          <w:szCs w:val="22"/>
        </w:rPr>
        <w:t xml:space="preserve">a physically-realistic open-source rendering system </w:t>
      </w:r>
      <w:r w:rsidRPr="008218A2">
        <w:rPr>
          <w:rStyle w:val="Hyperlink0"/>
          <w:color w:val="000000"/>
          <w:sz w:val="22"/>
          <w:szCs w:val="22"/>
          <w:u w:val="none"/>
        </w:rPr>
        <w:fldChar w:fldCharType="begin"/>
      </w:r>
      <w:r w:rsidRPr="008218A2">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Pr="008218A2">
        <w:rPr>
          <w:rStyle w:val="Hyperlink0"/>
          <w:color w:val="000000"/>
          <w:sz w:val="22"/>
          <w:szCs w:val="22"/>
          <w:u w:val="none"/>
        </w:rPr>
        <w:fldChar w:fldCharType="separate"/>
      </w:r>
      <w:r w:rsidRPr="008218A2">
        <w:rPr>
          <w:rStyle w:val="Hyperlink0"/>
          <w:noProof/>
          <w:color w:val="000000"/>
          <w:sz w:val="22"/>
          <w:szCs w:val="22"/>
          <w:u w:val="none"/>
        </w:rPr>
        <w:t>(mitsuba-renderer.org; Jakob, 2010)</w:t>
      </w:r>
      <w:r w:rsidRPr="008218A2">
        <w:rPr>
          <w:rStyle w:val="Hyperlink0"/>
          <w:color w:val="000000"/>
          <w:sz w:val="22"/>
          <w:szCs w:val="22"/>
          <w:u w:val="none"/>
        </w:rPr>
        <w:fldChar w:fldCharType="end"/>
      </w:r>
      <w:r w:rsidRPr="008218A2">
        <w:rPr>
          <w:sz w:val="22"/>
          <w:szCs w:val="22"/>
        </w:rPr>
        <w:t>. The images were rendered</w:t>
      </w:r>
      <w:r w:rsidRPr="008218A2">
        <w:rPr>
          <w:rStyle w:val="None"/>
          <w:sz w:val="22"/>
          <w:szCs w:val="22"/>
        </w:rPr>
        <w:t xml:space="preserve"> at 31 wavelengths equally spaced between 400nm and 700nm. The images were rendered with the camera field of view of 17</w:t>
      </w:r>
      <w:r w:rsidRPr="008218A2">
        <w:rPr>
          <w:rStyle w:val="None"/>
          <w:sz w:val="22"/>
          <w:szCs w:val="22"/>
          <w:shd w:val="clear" w:color="auto" w:fill="FFFFFF"/>
        </w:rPr>
        <w:t>°</w:t>
      </w:r>
      <w:r w:rsidRPr="008218A2">
        <w:rPr>
          <w:sz w:val="22"/>
          <w:szCs w:val="22"/>
          <w:shd w:val="clear" w:color="auto" w:fill="FFFFFF"/>
        </w:rPr>
        <w:t xml:space="preserve"> </w:t>
      </w:r>
      <w:r w:rsidRPr="008218A2">
        <w:rPr>
          <w:rStyle w:val="None"/>
          <w:sz w:val="22"/>
          <w:szCs w:val="22"/>
        </w:rPr>
        <w:t>with an image resolution of 320-pixel by 240-pixels with the target object at the center. A 201-pixel by 201-pixel area, centered around the spherical target object, was cropped for display on the monitor.</w:t>
      </w:r>
      <w:r>
        <w:rPr>
          <w:rStyle w:val="None"/>
          <w:sz w:val="22"/>
          <w:szCs w:val="22"/>
        </w:rPr>
        <w:t xml:space="preserve"> </w:t>
      </w:r>
    </w:p>
    <w:p w14:paraId="17CC6DDB" w14:textId="77777777" w:rsidR="001D0525" w:rsidRDefault="001D0525" w:rsidP="001D0525">
      <w:pPr>
        <w:rPr>
          <w:rStyle w:val="None"/>
          <w:sz w:val="22"/>
          <w:szCs w:val="22"/>
        </w:rPr>
      </w:pPr>
    </w:p>
    <w:p w14:paraId="0DC89ABC" w14:textId="3B15480D" w:rsidR="001D0525" w:rsidRDefault="001D0525" w:rsidP="001D0525">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1989)</w:t>
      </w:r>
      <w:r>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r w:rsidR="0059641A">
        <w:rPr>
          <w:rStyle w:val="None"/>
          <w:rFonts w:ascii="Times New Roman" w:hAnsi="Times New Roman"/>
          <w:sz w:val="22"/>
          <w:szCs w:val="22"/>
        </w:rPr>
        <w:t>all</w:t>
      </w:r>
      <w:r>
        <w:rPr>
          <w:rStyle w:val="None"/>
          <w:rFonts w:ascii="Times New Roman" w:hAnsi="Times New Roman"/>
          <w:sz w:val="22"/>
          <w:szCs w:val="22"/>
        </w:rPr>
        <w:t xml:space="preserve"> images to bring them into the display gamut of the monitor. The gamma corrected RGB images was presented on the monitor during the experiment.</w:t>
      </w:r>
    </w:p>
    <w:p w14:paraId="428C3B56" w14:textId="5C7E7F89" w:rsidR="003D433A" w:rsidRDefault="003D433A" w:rsidP="001D0525">
      <w:pPr>
        <w:pStyle w:val="Default"/>
        <w:spacing w:before="0" w:after="270"/>
        <w:rPr>
          <w:rFonts w:ascii="Times New Roman" w:hAnsi="Times New Roman"/>
          <w:sz w:val="22"/>
          <w:szCs w:val="22"/>
        </w:rPr>
      </w:pPr>
      <w:r>
        <w:rPr>
          <w:rFonts w:ascii="Times New Roman" w:hAnsi="Times New Roman"/>
          <w:b/>
          <w:bCs/>
          <w:sz w:val="22"/>
          <w:szCs w:val="22"/>
        </w:rPr>
        <w:t>2.</w:t>
      </w:r>
      <w:r w:rsidR="001D0525">
        <w:rPr>
          <w:rFonts w:ascii="Times New Roman" w:hAnsi="Times New Roman"/>
          <w:b/>
          <w:bCs/>
          <w:sz w:val="22"/>
          <w:szCs w:val="22"/>
        </w:rPr>
        <w:t>8</w:t>
      </w:r>
      <w:r>
        <w:rPr>
          <w:rFonts w:ascii="Times New Roman" w:hAnsi="Times New Roman"/>
          <w:b/>
          <w:bCs/>
          <w:sz w:val="22"/>
          <w:szCs w:val="22"/>
        </w:rPr>
        <w:t xml:space="preserve"> </w:t>
      </w:r>
      <w:proofErr w:type="spellStart"/>
      <w:r>
        <w:rPr>
          <w:rFonts w:ascii="Times New Roman" w:hAnsi="Times New Roman"/>
          <w:b/>
          <w:bCs/>
          <w:sz w:val="22"/>
          <w:szCs w:val="22"/>
          <w:lang w:val="it-IT"/>
        </w:rPr>
        <w:t>Apparatus</w:t>
      </w:r>
      <w:proofErr w:type="spellEnd"/>
    </w:p>
    <w:p w14:paraId="18CD34A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4"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5"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 gamepad controller.</w:t>
      </w:r>
    </w:p>
    <w:p w14:paraId="1368A49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head position was stabilized using a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Houston, TX). The observer's eyes were centered horizontally and vertically with respect to the display. The distance from observer's eyes to the monitor was 75cm.</w:t>
      </w:r>
    </w:p>
    <w:p w14:paraId="307DD1E6" w14:textId="2EF00426" w:rsidR="003D433A" w:rsidRDefault="003D433A" w:rsidP="003D433A">
      <w:pPr>
        <w:pStyle w:val="Default"/>
        <w:spacing w:before="0" w:after="270"/>
        <w:rPr>
          <w:rStyle w:val="None"/>
          <w:rFonts w:ascii="Times New Roman" w:hAnsi="Times New Roman"/>
          <w:b/>
          <w:bCs/>
          <w:sz w:val="22"/>
          <w:szCs w:val="22"/>
        </w:rPr>
      </w:pPr>
      <w:r>
        <w:rPr>
          <w:rFonts w:ascii="Times New Roman" w:hAnsi="Times New Roman"/>
          <w:b/>
          <w:bCs/>
          <w:sz w:val="22"/>
          <w:szCs w:val="22"/>
        </w:rPr>
        <w:lastRenderedPageBreak/>
        <w:t>2.</w:t>
      </w:r>
      <w:r w:rsidR="001D0525">
        <w:rPr>
          <w:rFonts w:ascii="Times New Roman" w:hAnsi="Times New Roman"/>
          <w:b/>
          <w:bCs/>
          <w:sz w:val="22"/>
          <w:szCs w:val="22"/>
        </w:rPr>
        <w:t>9</w:t>
      </w:r>
      <w:r>
        <w:rPr>
          <w:rFonts w:ascii="Times New Roman" w:hAnsi="Times New Roman"/>
          <w:b/>
          <w:bCs/>
          <w:sz w:val="22"/>
          <w:szCs w:val="22"/>
        </w:rPr>
        <w:t xml:space="preserve"> </w:t>
      </w:r>
      <w:r>
        <w:rPr>
          <w:rStyle w:val="None"/>
          <w:rFonts w:ascii="Times New Roman" w:hAnsi="Times New Roman"/>
          <w:b/>
          <w:bCs/>
          <w:sz w:val="22"/>
          <w:szCs w:val="22"/>
        </w:rPr>
        <w:t>Monitor Calibration</w:t>
      </w:r>
    </w:p>
    <w:p w14:paraId="65EA3720" w14:textId="77777777" w:rsidR="003D433A" w:rsidRPr="00723CC7" w:rsidRDefault="003D433A" w:rsidP="003D433A">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displayed on the center of the monitor. The patch size was 4.66cm x 4.66cm (3.56° x 3.56°).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Pr>
          <w:rFonts w:ascii="Times New Roman" w:hAnsi="Times New Roman" w:cs="Times New Roman"/>
          <w:sz w:val="22"/>
          <w:szCs w:val="22"/>
        </w:rPr>
        <w:t xml:space="preserve">The gamma functions for each primary were determined from measurements of the spectral power distribution for each primary at 26 equally spaced input values for that primary, </w:t>
      </w:r>
      <w:r w:rsidRPr="00E41F87">
        <w:rPr>
          <w:rFonts w:ascii="Times New Roman" w:hAnsi="Times New Roman" w:cs="Times New Roman"/>
          <w:sz w:val="22"/>
          <w:szCs w:val="22"/>
        </w:rPr>
        <w:t xml:space="preserve">in the range [0, 1] where 1 corresponds to the maximum value of the allowed input and 0 corresponds to no input. </w:t>
      </w:r>
      <w:r>
        <w:rPr>
          <w:rFonts w:ascii="Times New Roman" w:hAnsi="Times New Roman" w:cs="Times New Roman"/>
          <w:sz w:val="22"/>
          <w:szCs w:val="22"/>
        </w:rPr>
        <w:t xml:space="preserve">These gamma functions as well as the light emitted by the monitor for an input of 0 were accounted for in the stimulus display procedur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rainard, Pelli, &amp; Robson, 200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Pr>
          <w:rFonts w:ascii="Times New Roman" w:hAnsi="Times New Roman" w:cs="Times New Roman"/>
          <w:sz w:val="22"/>
          <w:szCs w:val="22"/>
        </w:rPr>
        <w:t xml:space="preserve">used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between the </w:t>
      </w:r>
      <w:r>
        <w:rPr>
          <w:rFonts w:ascii="Times New Roman" w:hAnsi="Times New Roman" w:cs="Times New Roman"/>
          <w:sz w:val="22"/>
          <w:szCs w:val="22"/>
        </w:rPr>
        <w:t xml:space="preserve">measured values and those predicted based on linearity was 0.0028 and 0.0027 for x and y chromaticity respectively, </w:t>
      </w:r>
      <w:r w:rsidRPr="00EC6A85">
        <w:rPr>
          <w:rFonts w:ascii="Times New Roman" w:hAnsi="Times New Roman" w:cs="Times New Roman"/>
          <w:sz w:val="22"/>
          <w:szCs w:val="22"/>
        </w:rPr>
        <w:t>and less than 1% for luminance</w:t>
      </w:r>
      <w:r w:rsidRPr="00404248">
        <w:rPr>
          <w:rFonts w:ascii="Times New Roman" w:hAnsi="Times New Roman" w:cs="Times New Roman"/>
          <w:sz w:val="22"/>
          <w:szCs w:val="22"/>
        </w:rPr>
        <w:t>.</w:t>
      </w:r>
    </w:p>
    <w:p w14:paraId="6551A6E8" w14:textId="0DAF0D39" w:rsidR="003D433A" w:rsidRDefault="003D433A" w:rsidP="003D433A">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2.</w:t>
      </w:r>
      <w:r w:rsidR="001D0525">
        <w:rPr>
          <w:rFonts w:ascii="Times New Roman" w:hAnsi="Times New Roman"/>
          <w:b/>
          <w:bCs/>
          <w:sz w:val="22"/>
          <w:szCs w:val="22"/>
        </w:rPr>
        <w:t>10</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Stimulus Presentation</w:t>
      </w:r>
    </w:p>
    <w:p w14:paraId="087CFBC9" w14:textId="77777777" w:rsidR="003D433A" w:rsidRDefault="003D433A" w:rsidP="003D433A">
      <w:pPr>
        <w:pStyle w:val="Default"/>
        <w:spacing w:before="0"/>
        <w:rPr>
          <w:rStyle w:val="None"/>
          <w:rFonts w:ascii="Times New Roman" w:hAnsi="Times New Roman"/>
          <w:sz w:val="22"/>
          <w:szCs w:val="22"/>
          <w:shd w:val="clear" w:color="auto" w:fill="FFFFFF"/>
        </w:rPr>
      </w:pPr>
    </w:p>
    <w:p w14:paraId="3DD3F7E8" w14:textId="77777777" w:rsidR="003D433A" w:rsidRDefault="003D433A" w:rsidP="003D433A">
      <w:pPr>
        <w:pStyle w:val="Default"/>
        <w:spacing w:before="0"/>
        <w:rPr>
          <w:rStyle w:val="None"/>
          <w:rFonts w:ascii="Times New Roman" w:hAnsi="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0F0CCD41" w14:textId="77777777" w:rsidR="001D0525" w:rsidRDefault="001D0525" w:rsidP="00343612">
      <w:pPr>
        <w:pStyle w:val="Default"/>
        <w:spacing w:before="0" w:after="270"/>
        <w:rPr>
          <w:rFonts w:ascii="Times New Roman" w:hAnsi="Times New Roman"/>
          <w:b/>
          <w:bCs/>
          <w:sz w:val="22"/>
          <w:szCs w:val="22"/>
          <w:lang w:val="de-DE"/>
        </w:rPr>
      </w:pPr>
    </w:p>
    <w:p w14:paraId="472C94F2" w14:textId="792AF5ED" w:rsidR="00F60A64" w:rsidRDefault="00A66398" w:rsidP="00F60A64">
      <w:pPr>
        <w:pStyle w:val="Default"/>
        <w:spacing w:before="0" w:after="270"/>
        <w:rPr>
          <w:rStyle w:val="None"/>
          <w:rFonts w:ascii="Times New Roman" w:hAnsi="Times New Roman"/>
          <w:sz w:val="22"/>
          <w:szCs w:val="22"/>
        </w:rPr>
      </w:pPr>
      <w:r>
        <w:rPr>
          <w:rFonts w:ascii="Times New Roman" w:hAnsi="Times New Roman"/>
          <w:b/>
          <w:bCs/>
          <w:sz w:val="22"/>
          <w:szCs w:val="22"/>
        </w:rPr>
        <w:t>2.1</w:t>
      </w:r>
      <w:r w:rsidR="00D41080">
        <w:rPr>
          <w:rFonts w:ascii="Times New Roman" w:hAnsi="Times New Roman"/>
          <w:b/>
          <w:bCs/>
          <w:sz w:val="22"/>
          <w:szCs w:val="22"/>
        </w:rPr>
        <w:t>2</w:t>
      </w:r>
      <w:r w:rsidR="00F60A64">
        <w:rPr>
          <w:rFonts w:ascii="Times New Roman" w:hAnsi="Times New Roman"/>
          <w:b/>
          <w:bCs/>
          <w:sz w:val="22"/>
          <w:szCs w:val="22"/>
        </w:rPr>
        <w:t xml:space="preserve"> Psychometric Function</w:t>
      </w:r>
    </w:p>
    <w:p w14:paraId="145AE5A7"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Prins &amp; Kingdom, 2018)</w:t>
      </w:r>
      <w:r>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 and 0.50 as obtained from the cumulative gaussian fit.</w:t>
      </w:r>
    </w:p>
    <w:p w14:paraId="7E28F40F" w14:textId="00297199" w:rsidR="00F60A64" w:rsidRDefault="007654EC" w:rsidP="00F60A64">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2.1</w:t>
      </w:r>
      <w:r w:rsidR="00D41080">
        <w:rPr>
          <w:rFonts w:ascii="Times New Roman" w:hAnsi="Times New Roman" w:cs="Times New Roman"/>
          <w:b/>
          <w:bCs/>
          <w:sz w:val="22"/>
          <w:szCs w:val="22"/>
        </w:rPr>
        <w:t>3</w:t>
      </w:r>
      <w:r w:rsidR="00F60A64">
        <w:rPr>
          <w:rFonts w:ascii="Times New Roman" w:hAnsi="Times New Roman" w:cs="Times New Roman"/>
          <w:b/>
          <w:bCs/>
          <w:sz w:val="22"/>
          <w:szCs w:val="22"/>
        </w:rPr>
        <w:t xml:space="preserve"> </w:t>
      </w:r>
      <w:r w:rsidR="00F60A64" w:rsidRPr="00374B95">
        <w:rPr>
          <w:rFonts w:ascii="Times New Roman" w:hAnsi="Times New Roman" w:cs="Times New Roman"/>
          <w:b/>
          <w:bCs/>
          <w:sz w:val="22"/>
          <w:szCs w:val="22"/>
        </w:rPr>
        <w:t>Signal Detection</w:t>
      </w:r>
      <w:r w:rsidR="00F60A64">
        <w:rPr>
          <w:rFonts w:ascii="Times New Roman" w:hAnsi="Times New Roman" w:cs="Times New Roman"/>
          <w:b/>
          <w:bCs/>
          <w:sz w:val="22"/>
          <w:szCs w:val="22"/>
        </w:rPr>
        <w:t xml:space="preserve"> Theory Model</w:t>
      </w:r>
    </w:p>
    <w:p w14:paraId="0427CCBA" w14:textId="77777777" w:rsidR="00F60A64" w:rsidRPr="008A2584"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 signal detection theory </w:t>
      </w:r>
      <w:r>
        <w:rPr>
          <w:rStyle w:val="None"/>
          <w:rFonts w:ascii="Times New Roman" w:eastAsia="Times New Roman" w:hAnsi="Times New Roman" w:cs="Times New Roman"/>
          <w:sz w:val="22"/>
          <w:szCs w:val="22"/>
        </w:rPr>
        <w:fldChar w:fldCharType="begin"/>
      </w:r>
      <w:r>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Pr>
          <w:rStyle w:val="None"/>
          <w:rFonts w:ascii="Times New Roman" w:eastAsia="Times New Roman" w:hAnsi="Times New Roman" w:cs="Times New Roman"/>
          <w:sz w:val="22"/>
          <w:szCs w:val="22"/>
        </w:rPr>
        <w:fldChar w:fldCharType="separate"/>
      </w:r>
      <w:r>
        <w:rPr>
          <w:rStyle w:val="None"/>
          <w:rFonts w:ascii="Times New Roman" w:eastAsia="Times New Roman" w:hAnsi="Times New Roman" w:cs="Times New Roman"/>
          <w:noProof/>
          <w:sz w:val="22"/>
          <w:szCs w:val="22"/>
        </w:rPr>
        <w:t>(Green, 1996)</w:t>
      </w:r>
      <w:r>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visual response to the target object in each image by a univariate internal representation denoted by the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is variable depends on the image and is perturbed by noise. 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a Gaussian distributed random variable whose mean depends on the target object LRF. For each image, we assume tha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perturbed on a trial-by-trial basis by independent zero-mean Gaussian noise, and we assume that the variance this noise is the same for the response to all images. We </w:t>
      </w:r>
      <w:r>
        <w:rPr>
          <w:rStyle w:val="None"/>
          <w:rFonts w:ascii="Times New Roman" w:eastAsia="Times New Roman" w:hAnsi="Times New Roman" w:cs="Times New Roman"/>
          <w:sz w:val="22"/>
          <w:szCs w:val="22"/>
        </w:rPr>
        <w:lastRenderedPageBreak/>
        <w:t xml:space="preserve">refer to the noise that perturbs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a fixed image as the internal noise and denote its variance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one for the interval containing the standard and the other for the interval containing the comparison.</w:t>
      </w:r>
    </w:p>
    <w:p w14:paraId="05E5B6FE"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a particular pair of target standard and comparison LRFs, performance depends both on the difference between the expected values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each pair of LRF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I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at corresponds to a fixed target LRF. We call this the external variability, and model it as a Gaussian random variable with zero mean 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depends on the experimentally chosen covariance scalar, but not on the target sphere LRF. Thus, t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for a particular choice of target standard and comparison LRF and covariance scalar,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value of the internal representation to 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is the mean value of the internal representation</w:t>
      </w:r>
      <w:r w:rsidDel="004065B8">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o the comparison imag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re the variance of the internal and external noise.</w:t>
      </w:r>
    </w:p>
    <w:p w14:paraId="58A9E352"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n the standard formulation of Signal Detection Theory for a 2AFC task, the observer makes their decision based on 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standard deviations units. Thu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corresponds to an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 increasing discriminability.</w:t>
      </w:r>
    </w:p>
    <w:p w14:paraId="0882B1B6"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18E83C55" w14:textId="77777777" w:rsidR="00F60A64" w:rsidRDefault="00F60A64" w:rsidP="00F60A64">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2)</w:t>
      </w:r>
    </w:p>
    <w:p w14:paraId="205F389C" w14:textId="77777777" w:rsidR="00F60A64" w:rsidRDefault="00F60A64" w:rsidP="00F60A64">
      <w:pPr>
        <w:rPr>
          <w:rStyle w:val="None"/>
          <w:sz w:val="22"/>
          <w:szCs w:val="22"/>
        </w:rPr>
      </w:pPr>
      <w:r>
        <w:rPr>
          <w:rStyle w:val="None"/>
          <w:sz w:val="22"/>
          <w:szCs w:val="22"/>
        </w:rPr>
        <w:t xml:space="preserve">We further assume that the difference in mean value of the internal variable </w:t>
      </w:r>
      <m:oMath>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r>
          <w:rPr>
            <w:rStyle w:val="None"/>
            <w:rFonts w:ascii="Cambria Math" w:hAnsi="Cambria Math"/>
            <w:sz w:val="22"/>
            <w:szCs w:val="22"/>
          </w:rPr>
          <m:t>)</m:t>
        </m:r>
      </m:oMath>
      <w:r>
        <w:rPr>
          <w:rStyle w:val="None"/>
          <w:sz w:val="22"/>
          <w:szCs w:val="22"/>
        </w:rPr>
        <w:t xml:space="preserve"> is proportional to the difference in the LRFs of the target object in the standard and comparison images (</w:t>
      </w:r>
      <m:oMath>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That is, </w:t>
      </w:r>
      <m:oMath>
        <m:d>
          <m:dPr>
            <m:ctrlPr>
              <w:rPr>
                <w:rStyle w:val="None"/>
                <w:rFonts w:ascii="Cambria Math" w:hAnsi="Cambria Math"/>
                <w:i/>
                <w:sz w:val="22"/>
                <w:szCs w:val="22"/>
              </w:rPr>
            </m:ctrlPr>
          </m:dPr>
          <m:e>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e>
        </m:d>
        <m:r>
          <w:rPr>
            <w:rStyle w:val="None"/>
            <w:rFonts w:ascii="Cambria Math" w:hAnsi="Cambria Math"/>
            <w:sz w:val="22"/>
            <w:szCs w:val="22"/>
          </w:rPr>
          <m:t xml:space="preserve">=C </m:t>
        </m:r>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w:t>
      </w:r>
      <w:r>
        <w:rPr>
          <w:rStyle w:val="None"/>
          <w:iCs/>
          <w:sz w:val="22"/>
          <w:szCs w:val="22"/>
        </w:rPr>
        <w:t xml:space="preserve">where </w:t>
      </w:r>
      <m:oMath>
        <m:r>
          <w:rPr>
            <w:rStyle w:val="None"/>
            <w:rFonts w:ascii="Cambria Math" w:hAnsi="Cambria Math"/>
            <w:sz w:val="22"/>
            <w:szCs w:val="22"/>
          </w:rPr>
          <m:t>C</m:t>
        </m:r>
      </m:oMath>
      <w:r>
        <w:rPr>
          <w:rStyle w:val="None"/>
          <w:iCs/>
          <w:sz w:val="22"/>
          <w:szCs w:val="22"/>
        </w:rPr>
        <w:t xml:space="preserve"> is the proportionality constant.</w:t>
      </w:r>
      <w:r>
        <w:rPr>
          <w:rStyle w:val="None"/>
          <w:sz w:val="22"/>
          <w:szCs w:val="22"/>
        </w:rPr>
        <w:t xml:space="preserve"> Then we have,</w:t>
      </w:r>
    </w:p>
    <w:p w14:paraId="000B8733" w14:textId="77777777" w:rsidR="00F60A64" w:rsidRPr="00B11DBB" w:rsidRDefault="00F60A64" w:rsidP="00F60A64">
      <w:pPr>
        <w:rPr>
          <w:rStyle w:val="None"/>
          <w:sz w:val="22"/>
          <w:szCs w:val="22"/>
        </w:rPr>
      </w:pPr>
    </w:p>
    <w:p w14:paraId="554E70CA"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3)</w:t>
      </w:r>
    </w:p>
    <w:p w14:paraId="3D49D73E" w14:textId="77777777" w:rsidR="00F60A64" w:rsidRPr="00D337F3" w:rsidRDefault="00F60A64" w:rsidP="00F60A64">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2AFC 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Our choice of 0.76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Pr>
          <w:rStyle w:val="None"/>
          <w:rFonts w:ascii="Times New Roman" w:eastAsia="Times New Roman" w:hAnsi="Times New Roman" w:cs="Times New Roman"/>
          <w:iCs/>
          <w:sz w:val="22"/>
          <w:szCs w:val="22"/>
        </w:rPr>
        <w:t xml:space="preserve">, </w:t>
      </w:r>
      <w:r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Pr="00D337F3">
        <w:rPr>
          <w:rStyle w:val="None"/>
          <w:rFonts w:ascii="Times New Roman" w:eastAsia="Times New Roman" w:hAnsi="Times New Roman" w:cs="Times New Roman"/>
          <w:iCs/>
          <w:sz w:val="22"/>
          <w:szCs w:val="22"/>
        </w:rPr>
        <w:t xml:space="preserve"> to </w:t>
      </w:r>
      <w:r>
        <w:rPr>
          <w:rStyle w:val="None"/>
          <w:rFonts w:ascii="Times New Roman" w:eastAsia="Times New Roman" w:hAnsi="Times New Roman" w:cs="Times New Roman"/>
          <w:iCs/>
          <w:sz w:val="22"/>
          <w:szCs w:val="22"/>
        </w:rPr>
        <w:t>match those</w:t>
      </w:r>
      <w:r w:rsidRPr="00D337F3">
        <w:rPr>
          <w:rStyle w:val="None"/>
          <w:rFonts w:ascii="Times New Roman" w:eastAsia="Times New Roman" w:hAnsi="Times New Roman" w:cs="Times New Roman"/>
          <w:iCs/>
          <w:sz w:val="22"/>
          <w:szCs w:val="22"/>
        </w:rPr>
        <w:t xml:space="preserve"> of the experimentally determined target LRF.</w:t>
      </w:r>
    </w:p>
    <w:p w14:paraId="54D32F2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variate normal distribution to generate the surface reflectance functions of the background objects.</w:t>
      </w:r>
      <w:r>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w:t>
      </w:r>
      <w:r>
        <w:rPr>
          <w:rStyle w:val="None"/>
          <w:rFonts w:ascii="Times New Roman" w:hAnsi="Times New Roman"/>
          <w:sz w:val="22"/>
          <w:szCs w:val="22"/>
        </w:rPr>
        <w:lastRenderedPageBreak/>
        <w:t>the multinormal distribution by multiplying its covariance matrix with a scalar. Thus, for our experiments we can write:</w:t>
      </w:r>
    </w:p>
    <w:p w14:paraId="44C5C064"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4)</w:t>
      </w:r>
    </w:p>
    <w:p w14:paraId="71729D82" w14:textId="77777777" w:rsidR="00F60A64" w:rsidRDefault="00F60A64" w:rsidP="00F60A64">
      <w:pPr>
        <w:rPr>
          <w:rStyle w:val="None"/>
          <w:sz w:val="22"/>
          <w:szCs w:val="22"/>
        </w:rPr>
      </w:pPr>
      <w:r>
        <w:rPr>
          <w:rStyle w:val="None"/>
          <w:sz w:val="22"/>
          <w:szCs w:val="22"/>
        </w:rPr>
        <w:t xml:space="preserve">wher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Pr>
          <w:rStyle w:val="None"/>
          <w:sz w:val="22"/>
          <w:szCs w:val="22"/>
        </w:rPr>
        <w:t xml:space="preserve"> is the covariance scalar and </w:t>
      </w:r>
      <m:oMath>
        <m:sSubSup>
          <m:sSubSupPr>
            <m:ctrlPr>
              <w:rPr>
                <w:rStyle w:val="None"/>
                <w:rFonts w:ascii="Cambria Math" w:hAnsi="Cambria Math"/>
                <w:i/>
                <w:sz w:val="22"/>
                <w:szCs w:val="22"/>
              </w:rPr>
            </m:ctrlPr>
          </m:sSubSupPr>
          <m:e>
            <m:r>
              <w:rPr>
                <w:rStyle w:val="None"/>
                <w:rFonts w:ascii="Cambria Math" w:hAnsi="Cambria Math"/>
                <w:sz w:val="22"/>
                <w:szCs w:val="22"/>
              </w:rPr>
              <m:t>σ</m:t>
            </m:r>
          </m:e>
          <m:sub>
            <m:r>
              <w:rPr>
                <w:rStyle w:val="None"/>
                <w:rFonts w:ascii="Cambria Math" w:hAnsi="Cambria Math"/>
                <w:sz w:val="22"/>
                <w:szCs w:val="22"/>
              </w:rPr>
              <m:t>e0</m:t>
            </m:r>
          </m:sub>
          <m:sup>
            <m:r>
              <w:rPr>
                <w:rStyle w:val="None"/>
                <w:rFonts w:ascii="Cambria Math" w:hAnsi="Cambria Math"/>
                <w:sz w:val="22"/>
                <w:szCs w:val="22"/>
              </w:rPr>
              <m:t>2</m:t>
            </m:r>
          </m:sup>
        </m:sSubSup>
      </m:oMath>
      <w:r>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5511749E" w14:textId="77777777" w:rsidR="00F60A64" w:rsidRDefault="00F60A64" w:rsidP="00F60A64">
      <w:pPr>
        <w:rPr>
          <w:rStyle w:val="None"/>
          <w:sz w:val="22"/>
          <w:szCs w:val="22"/>
        </w:rPr>
      </w:pPr>
    </w:p>
    <w:p w14:paraId="19B3BCEC"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1F637650" w14:textId="77777777" w:rsidR="00F60A64" w:rsidRPr="000E3DCD" w:rsidRDefault="00F60A64" w:rsidP="00F60A64">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5)</w:t>
      </w:r>
    </w:p>
    <w:p w14:paraId="45BEA6F7" w14:textId="77777777" w:rsidR="00F60A64" w:rsidRDefault="00F60A64" w:rsidP="00F60A64">
      <w:pPr>
        <w:pStyle w:val="Default"/>
        <w:spacing w:before="0" w:after="270"/>
        <w:rPr>
          <w:rFonts w:ascii="Times New Roman" w:hAnsi="Times New Roman"/>
          <w:b/>
          <w:bCs/>
          <w:sz w:val="22"/>
          <w:szCs w:val="22"/>
        </w:rPr>
      </w:pPr>
      <w:r>
        <w:rPr>
          <w:rFonts w:ascii="Times New Roman" w:hAnsi="Times New Roman"/>
          <w:sz w:val="22"/>
          <w:szCs w:val="22"/>
        </w:rPr>
        <w:t>The equation above predicts that the 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 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threshold will approach a constant 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ill approach a straight line with slope 1 in th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versus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Pr>
          <w:rStyle w:val="None"/>
          <w:rFonts w:ascii="Times New Roman" w:hAnsi="Times New Roman"/>
          <w:sz w:val="22"/>
          <w:szCs w:val="22"/>
        </w:rPr>
        <w:t xml:space="preserve"> plot. Fitting the measurements with Equation 5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3E182BA5" w14:textId="50F7AEA8" w:rsidR="00F60A64" w:rsidRDefault="00F60A64" w:rsidP="00F60A64">
      <w:pPr>
        <w:pStyle w:val="Default"/>
        <w:spacing w:before="0" w:after="270"/>
        <w:rPr>
          <w:rStyle w:val="None"/>
          <w:rFonts w:ascii="Times New Roman" w:hAnsi="Times New Roman"/>
          <w:sz w:val="22"/>
          <w:szCs w:val="22"/>
        </w:rPr>
      </w:pPr>
      <w:r>
        <w:rPr>
          <w:rFonts w:ascii="Times New Roman" w:hAnsi="Times New Roman"/>
          <w:b/>
          <w:bCs/>
          <w:sz w:val="22"/>
          <w:szCs w:val="22"/>
        </w:rPr>
        <w:t>2</w:t>
      </w:r>
      <w:r w:rsidR="00A66F34">
        <w:rPr>
          <w:rFonts w:ascii="Times New Roman" w:hAnsi="Times New Roman"/>
          <w:b/>
          <w:bCs/>
          <w:sz w:val="22"/>
          <w:szCs w:val="22"/>
        </w:rPr>
        <w:t>.1</w:t>
      </w:r>
      <w:r w:rsidR="00D41080">
        <w:rPr>
          <w:rFonts w:ascii="Times New Roman" w:hAnsi="Times New Roman"/>
          <w:b/>
          <w:bCs/>
          <w:sz w:val="22"/>
          <w:szCs w:val="22"/>
        </w:rPr>
        <w:t>4</w:t>
      </w:r>
      <w:r>
        <w:rPr>
          <w:rFonts w:ascii="Times New Roman" w:hAnsi="Times New Roman"/>
          <w:b/>
          <w:bCs/>
          <w:sz w:val="22"/>
          <w:szCs w:val="22"/>
        </w:rPr>
        <w:t xml:space="preserve"> Linear Receptive Field Model</w:t>
      </w:r>
    </w:p>
    <w:p w14:paraId="404F3195" w14:textId="77777777" w:rsidR="00F60A64" w:rsidRPr="00723CC7"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hen the external noise added to the images is characterized by a multivariate Gaussian, a simple linear receptive field (LINRF) model of the visual system is equivalent to the SDT 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392DF666"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Pr="00B87D7E">
        <w:rPr>
          <w:rFonts w:ascii="Times New Roman" w:hAnsi="Times New Roman" w:cs="Times New Roman"/>
          <w:sz w:val="22"/>
          <w:szCs w:val="22"/>
        </w:rPr>
        <w:t xml:space="preserve"> </w:t>
      </w:r>
      <w:r>
        <w:rPr>
          <w:rFonts w:ascii="Times New Roman" w:hAnsi="Times New Roman" w:cs="Times New Roman"/>
          <w:sz w:val="22"/>
          <w:szCs w:val="22"/>
        </w:rPr>
        <w:t>the</w:t>
      </w:r>
      <w:r w:rsidRPr="00B87D7E">
        <w:rPr>
          <w:rFonts w:ascii="Times New Roman" w:hAnsi="Times New Roman" w:cs="Times New Roman"/>
          <w:sz w:val="22"/>
          <w:szCs w:val="22"/>
        </w:rPr>
        <w:t xml:space="preserve"> </w:t>
      </w:r>
      <w:r>
        <w:rPr>
          <w:rFonts w:ascii="Times New Roman" w:hAnsi="Times New Roman" w:cs="Times New Roman"/>
          <w:sz w:val="22"/>
          <w:szCs w:val="22"/>
        </w:rPr>
        <w:t>stimulus</w:t>
      </w:r>
      <w:r w:rsidRPr="00B87D7E">
        <w:rPr>
          <w:rFonts w:ascii="Times New Roman" w:hAnsi="Times New Roman" w:cs="Times New Roman"/>
          <w:sz w:val="22"/>
          <w:szCs w:val="22"/>
        </w:rPr>
        <w:t xml:space="preserve"> image by </w:t>
      </w:r>
      <w:r>
        <w:rPr>
          <w:rFonts w:ascii="Times New Roman" w:hAnsi="Times New Roman" w:cs="Times New Roman"/>
          <w:sz w:val="22"/>
          <w:szCs w:val="22"/>
        </w:rPr>
        <w:t xml:space="preserve">the </w:t>
      </w:r>
      <w:r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Pr="00B87D7E">
        <w:rPr>
          <w:rFonts w:ascii="Times New Roman" w:hAnsi="Times New Roman" w:cs="Times New Roman"/>
          <w:sz w:val="22"/>
          <w:szCs w:val="22"/>
        </w:rPr>
        <w:t xml:space="preserve">, and the receptive field by </w:t>
      </w:r>
      <w:r>
        <w:rPr>
          <w:rFonts w:ascii="Times New Roman" w:hAnsi="Times New Roman" w:cs="Times New Roman"/>
          <w:sz w:val="22"/>
          <w:szCs w:val="22"/>
        </w:rPr>
        <w:t xml:space="preserve">the </w:t>
      </w:r>
      <w:r w:rsidRPr="00B574A0">
        <w:rPr>
          <w:rFonts w:ascii="Times New Roman" w:hAnsi="Times New Roman" w:cs="Times New Roman"/>
          <w:sz w:val="22"/>
          <w:szCs w:val="22"/>
        </w:rPr>
        <w:t>column</w:t>
      </w:r>
      <w:r w:rsidRPr="005306EC">
        <w:rPr>
          <w:rFonts w:ascii="Times New Roman" w:hAnsi="Times New Roman" w:cs="Times New Roman"/>
          <w:sz w:val="22"/>
          <w:szCs w:val="22"/>
        </w:rPr>
        <w:t xml:space="preserve"> </w:t>
      </w:r>
      <w:r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Pr="00B87D7E">
        <w:rPr>
          <w:rFonts w:ascii="Times New Roman" w:hAnsi="Times New Roman" w:cs="Times New Roman"/>
          <w:sz w:val="22"/>
          <w:szCs w:val="22"/>
        </w:rPr>
        <w:t>.</w:t>
      </w:r>
      <w:r>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are the radiant power emitted by the monitor at each image location. The entries of </w:t>
      </w:r>
      <m:oMath>
        <m:r>
          <w:rPr>
            <w:rStyle w:val="None"/>
            <w:rFonts w:ascii="Cambria Math" w:eastAsia="Times New Roman" w:hAnsi="Cambria Math" w:cs="Times New Roman"/>
            <w:sz w:val="22"/>
            <w:szCs w:val="22"/>
          </w:rPr>
          <m:t>R</m:t>
        </m:r>
      </m:oMath>
      <w:r>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 xml:space="preserve">receptive field </w:t>
      </w:r>
      <w:r w:rsidRPr="00B87D7E">
        <w:rPr>
          <w:rFonts w:ascii="Times New Roman" w:hAnsi="Times New Roman" w:cs="Times New Roman"/>
          <w:sz w:val="22"/>
          <w:szCs w:val="22"/>
        </w:rPr>
        <w:t xml:space="preserve">is given </w:t>
      </w:r>
      <w:r>
        <w:rPr>
          <w:rFonts w:ascii="Times New Roman" w:hAnsi="Times New Roman" w:cs="Times New Roman"/>
          <w:sz w:val="22"/>
          <w:szCs w:val="22"/>
        </w:rPr>
        <w:t>as</w:t>
      </w:r>
      <w:r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Pr>
          <w:rStyle w:val="None"/>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B87D7E">
        <w:rPr>
          <w:rFonts w:ascii="Times New Roman" w:hAnsi="Times New Roman" w:cs="Times New Roman"/>
          <w:sz w:val="22"/>
          <w:szCs w:val="22"/>
        </w:rPr>
        <w:t xml:space="preserve">a random variable representing a draw of </w:t>
      </w:r>
      <w:r>
        <w:rPr>
          <w:rFonts w:ascii="Times New Roman" w:hAnsi="Times New Roman" w:cs="Times New Roman"/>
          <w:sz w:val="22"/>
          <w:szCs w:val="22"/>
        </w:rPr>
        <w:t>zero mean</w:t>
      </w:r>
      <w:r w:rsidRPr="00B87D7E">
        <w:rPr>
          <w:rFonts w:ascii="Times New Roman" w:hAnsi="Times New Roman" w:cs="Times New Roman"/>
          <w:sz w:val="22"/>
          <w:szCs w:val="22"/>
        </w:rPr>
        <w:t xml:space="preserve">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in the receptive field response for a fixed image</w:t>
      </w:r>
      <w:r w:rsidRPr="00B87D7E">
        <w:rPr>
          <w:rFonts w:ascii="Times New Roman" w:hAnsi="Times New Roman" w:cs="Times New Roman"/>
          <w:sz w:val="22"/>
          <w:szCs w:val="22"/>
        </w:rPr>
        <w:t>.</w:t>
      </w:r>
      <w:r>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Pr>
          <w:rStyle w:val="None"/>
          <w:rFonts w:ascii="Times New Roman" w:hAnsi="Times New Roman" w:cs="Times New Roman"/>
          <w:sz w:val="22"/>
          <w:szCs w:val="22"/>
        </w:rPr>
        <w:t>.</w:t>
      </w:r>
    </w:p>
    <w:p w14:paraId="335275A8"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D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w:t>
      </w:r>
      <w:r>
        <w:rPr>
          <w:rFonts w:ascii="Times New Roman" w:hAnsi="Times New Roman" w:cs="Times New Roman"/>
          <w:sz w:val="22"/>
          <w:szCs w:val="22"/>
        </w:rPr>
        <w:t>s</w:t>
      </w:r>
      <w:r w:rsidRPr="00B87D7E">
        <w:rPr>
          <w:rFonts w:ascii="Times New Roman" w:hAnsi="Times New Roman" w:cs="Times New Roman"/>
          <w:sz w:val="22"/>
          <w:szCs w:val="22"/>
        </w:rPr>
        <w:t xml:space="preserv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External </w:t>
      </w:r>
      <w:r>
        <w:rPr>
          <w:rFonts w:ascii="Times New Roman" w:hAnsi="Times New Roman" w:cs="Times New Roman"/>
          <w:sz w:val="22"/>
          <w:szCs w:val="22"/>
        </w:rPr>
        <w:t xml:space="preserve">Gaussian </w:t>
      </w:r>
      <w:r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w:t>
      </w:r>
      <w:r>
        <w:rPr>
          <w:rFonts w:ascii="Times New Roman" w:hAnsi="Times New Roman" w:cs="Times New Roman"/>
          <w:sz w:val="22"/>
          <w:szCs w:val="22"/>
        </w:rPr>
        <w:t xml:space="preserve"> The external noise need not have zero mean. After incorporation of the external nois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receptive field</w:t>
      </w:r>
      <w:r w:rsidDel="00041878">
        <w:rPr>
          <w:rFonts w:ascii="Times New Roman" w:hAnsi="Times New Roman" w:cs="Times New Roman"/>
          <w:sz w:val="22"/>
          <w:szCs w:val="22"/>
        </w:rPr>
        <w:t xml:space="preserve"> </w:t>
      </w:r>
      <w:r>
        <w:rPr>
          <w:rFonts w:ascii="Times New Roman" w:hAnsi="Times New Roman" w:cs="Times New Roman"/>
          <w:sz w:val="22"/>
          <w:szCs w:val="22"/>
        </w:rPr>
        <w:t>to the comparison and standard images is given by</w:t>
      </w:r>
    </w:p>
    <w:p w14:paraId="7D787642" w14:textId="77777777" w:rsidR="00F60A64" w:rsidRPr="003A0E1B" w:rsidRDefault="00F60A64" w:rsidP="00F60A64">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6)</w:t>
      </w:r>
    </w:p>
    <w:p w14:paraId="115DC614"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7)</w:t>
      </w:r>
    </w:p>
    <w:p w14:paraId="5584A9BB"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Gaussian with variance</w:t>
      </w:r>
    </w:p>
    <w:p w14:paraId="5D705B2D" w14:textId="77777777" w:rsidR="00F60A64" w:rsidRPr="00B87D7E"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8)</w:t>
      </w:r>
    </w:p>
    <w:p w14:paraId="3A66AAEF" w14:textId="77777777" w:rsidR="00F60A64" w:rsidRDefault="00F60A64" w:rsidP="00F60A64">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Pr>
          <w:rFonts w:ascii="Times New Roman" w:hAnsi="Times New Roman" w:cs="Times New Roman"/>
          <w:sz w:val="22"/>
          <w:szCs w:val="22"/>
        </w:rPr>
        <w:t xml:space="preserve">he mean difference between the receptive field response to the comparison and the standard imag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Here</w:t>
      </w:r>
      <w:r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r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Pr>
          <w:rFonts w:ascii="Times New Roman" w:hAnsi="Times New Roman" w:cs="Times New Roman"/>
          <w:sz w:val="22"/>
          <w:szCs w:val="22"/>
        </w:rPr>
        <w:t xml:space="preserve"> is a constant,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xml:space="preserve"> is as defined is the SDT section above.</w:t>
      </w:r>
    </w:p>
    <w:p w14:paraId="0FB867A5" w14:textId="77777777" w:rsidR="00F60A64" w:rsidRDefault="00F60A64" w:rsidP="00F60A64">
      <w:pPr>
        <w:pStyle w:val="Default"/>
        <w:spacing w:after="270"/>
        <w:rPr>
          <w:rFonts w:ascii="Times New Roman" w:hAnsi="Times New Roman"/>
          <w:sz w:val="22"/>
          <w:szCs w:val="22"/>
        </w:rPr>
      </w:pPr>
      <w:r>
        <w:rPr>
          <w:rFonts w:ascii="Times New Roman" w:hAnsi="Times New Roman" w:cs="Times New Roman"/>
          <w:sz w:val="22"/>
          <w:szCs w:val="22"/>
        </w:rPr>
        <w:t xml:space="preserve">We associate the linear receptive field response with the internal representation </w:t>
      </w:r>
      <m:oMath>
        <m:r>
          <w:rPr>
            <w:rStyle w:val="None"/>
            <w:rFonts w:ascii="Cambria Math" w:eastAsia="Times New Roman" w:hAnsi="Cambria Math" w:cs="Times New Roman"/>
            <w:sz w:val="22"/>
            <w:szCs w:val="22"/>
          </w:rPr>
          <m:t>z</m:t>
        </m:r>
      </m:oMath>
      <w:r>
        <w:rPr>
          <w:rFonts w:ascii="Times New Roman" w:hAnsi="Times New Roman" w:cs="Times New Roman"/>
          <w:sz w:val="22"/>
          <w:szCs w:val="22"/>
        </w:rPr>
        <w:t xml:space="preserve"> of the SDT model developed above. That is, we assume that on each trial, the observer chooses as lighter the interval for which the response of the receptive field is greater. Fo</w:t>
      </w:r>
      <w:r>
        <w:rPr>
          <w:rStyle w:val="None"/>
          <w:rFonts w:ascii="Times New Roman" w:hAnsi="Times New Roman" w:cs="Times New Roman"/>
          <w:sz w:val="22"/>
          <w:szCs w:val="22"/>
        </w:rPr>
        <w:t>llowing the development of the SDT model</w:t>
      </w:r>
      <w:r>
        <w:rPr>
          <w:rFonts w:ascii="Times New Roman" w:hAnsi="Times New Roman"/>
          <w:sz w:val="22"/>
          <w:szCs w:val="22"/>
        </w:rPr>
        <w:t>, we have</w:t>
      </w:r>
    </w:p>
    <w:p w14:paraId="306CF019" w14:textId="77777777" w:rsidR="00F60A64" w:rsidRDefault="00F60A64" w:rsidP="00F60A64">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t>(9)</w:t>
      </w:r>
    </w:p>
    <w:p w14:paraId="5E43A9AD" w14:textId="77777777" w:rsidR="00F60A64" w:rsidRDefault="00F60A64" w:rsidP="00F60A64">
      <w:pPr>
        <w:pStyle w:val="Default"/>
        <w:rPr>
          <w:rStyle w:val="None"/>
          <w:rFonts w:ascii="Times New Roman" w:hAnsi="Times New Roman"/>
          <w:sz w:val="22"/>
          <w:szCs w:val="22"/>
        </w:rPr>
      </w:pPr>
      <w:r>
        <w:rPr>
          <w:rFonts w:ascii="Times New Roman" w:hAnsi="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of the external nois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Pr>
          <w:rStyle w:val="None"/>
          <w:rFonts w:ascii="Times New Roman" w:hAnsi="Times New Roman" w:cs="Times New Roman"/>
          <w:sz w:val="22"/>
          <w:szCs w:val="22"/>
        </w:rPr>
        <w:t xml:space="preserve"> denotes the covariance matrix of the external noise corresponding to the level of variation in natural images. </w:t>
      </w:r>
      <w:r w:rsidRPr="00942D69">
        <w:rPr>
          <w:rFonts w:ascii="Times New Roman" w:hAnsi="Times New Roman"/>
          <w:sz w:val="22"/>
          <w:szCs w:val="22"/>
        </w:rPr>
        <w:t>Comparing to relation derived in the SDT model (Equation 4), we see that this is the same functional form for the relation between</w:t>
      </w:r>
      <w:r>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w:t>
      </w:r>
    </w:p>
    <w:p w14:paraId="64D12D55" w14:textId="77777777" w:rsidR="00F60A64"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is procedure is described in more detail below.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then fi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7C50DC4" w14:textId="48F44616" w:rsidR="00F60A64" w:rsidRDefault="00FF0CFB" w:rsidP="00F60A64">
      <w:pPr>
        <w:pStyle w:val="Default"/>
        <w:spacing w:before="0" w:after="270"/>
        <w:rPr>
          <w:rFonts w:ascii="Times New Roman" w:hAnsi="Times New Roman"/>
          <w:b/>
          <w:bCs/>
          <w:sz w:val="22"/>
          <w:szCs w:val="22"/>
        </w:rPr>
      </w:pPr>
      <w:r>
        <w:rPr>
          <w:rFonts w:ascii="Times New Roman" w:hAnsi="Times New Roman"/>
          <w:b/>
          <w:bCs/>
          <w:sz w:val="22"/>
          <w:szCs w:val="22"/>
        </w:rPr>
        <w:t>2.1</w:t>
      </w:r>
      <w:r w:rsidR="00D41080">
        <w:rPr>
          <w:rFonts w:ascii="Times New Roman" w:hAnsi="Times New Roman"/>
          <w:b/>
          <w:bCs/>
          <w:sz w:val="22"/>
          <w:szCs w:val="22"/>
        </w:rPr>
        <w:t>5</w:t>
      </w:r>
      <w:r w:rsidR="00F60A64">
        <w:rPr>
          <w:rFonts w:ascii="Times New Roman" w:hAnsi="Times New Roman"/>
          <w:b/>
          <w:bCs/>
          <w:sz w:val="22"/>
          <w:szCs w:val="22"/>
        </w:rPr>
        <w:t xml:space="preserve"> SDT </w:t>
      </w:r>
      <w:r w:rsidR="00F60A64" w:rsidRPr="00A86910">
        <w:rPr>
          <w:rFonts w:ascii="Times New Roman" w:hAnsi="Times New Roman"/>
          <w:b/>
          <w:bCs/>
          <w:sz w:val="22"/>
          <w:szCs w:val="22"/>
        </w:rPr>
        <w:t>Model Fit</w:t>
      </w:r>
    </w:p>
    <w:p w14:paraId="6DADE3A7" w14:textId="77777777" w:rsidR="00F60A64" w:rsidRPr="00031194" w:rsidRDefault="00F60A64" w:rsidP="00F60A64">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Pr="00C96C07">
        <w:rPr>
          <w:rFonts w:ascii="Times New Roman" w:hAnsi="Times New Roman"/>
          <w:sz w:val="22"/>
          <w:szCs w:val="22"/>
        </w:rPr>
        <w:t>theory of signal detection</w:t>
      </w:r>
      <w:r>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ersus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43037A80" w14:textId="5E31A729" w:rsidR="00F60A64" w:rsidRDefault="00FF0CFB" w:rsidP="00F60A64">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6</w:t>
      </w:r>
      <w:r w:rsidR="00F60A64">
        <w:rPr>
          <w:rFonts w:ascii="Times New Roman" w:hAnsi="Times New Roman"/>
          <w:b/>
          <w:bCs/>
          <w:sz w:val="22"/>
          <w:szCs w:val="22"/>
        </w:rPr>
        <w:t xml:space="preserve"> </w:t>
      </w:r>
      <w:r w:rsidR="00F60A64">
        <w:rPr>
          <w:rStyle w:val="None"/>
          <w:rFonts w:ascii="Times New Roman" w:hAnsi="Times New Roman"/>
          <w:b/>
          <w:bCs/>
          <w:sz w:val="22"/>
          <w:szCs w:val="22"/>
        </w:rPr>
        <w:t>Linear Receptive Field Model Fit</w:t>
      </w:r>
    </w:p>
    <w:p w14:paraId="777F4BA6" w14:textId="77777777" w:rsidR="00F60A64" w:rsidRPr="005B61DE" w:rsidRDefault="00F60A64" w:rsidP="00F60A64">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Pr>
          <w:rFonts w:ascii="Times New Roman" w:hAnsi="Times New Roman"/>
          <w:sz w:val="22"/>
          <w:szCs w:val="22"/>
        </w:rPr>
        <w:t>linear receptive field (</w:t>
      </w:r>
      <w:r>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Pr>
          <w:rStyle w:val="None"/>
          <w:rFonts w:ascii="Times New Roman" w:hAnsi="Times New Roman"/>
          <w:sz w:val="22"/>
          <w:szCs w:val="22"/>
        </w:rPr>
        <w:t>. We used simulation for two reasons. First, it allowed us to incorporate a model of the early visual system into the computations. Second, it provides a way to account for truncation in the Gaussian model of natural surface reflectances. The truncation occurs because we require that surface reflectance at each wavelength lie between 0 and 1.</w:t>
      </w:r>
    </w:p>
    <w:p w14:paraId="6986269F"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model of early visual system was as described by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2018)</w:t>
      </w:r>
      <w:r>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ISETBio; isetbio.org; Cottaris, Jiang, Ding, Wandell, &amp; Brainard, 2019)</w:t>
      </w:r>
      <w:r>
        <w:rPr>
          <w:rStyle w:val="None"/>
          <w:rFonts w:ascii="Times New Roman" w:hAnsi="Times New Roman"/>
          <w:sz w:val="22"/>
          <w:szCs w:val="22"/>
        </w:rPr>
        <w:fldChar w:fldCharType="end"/>
      </w:r>
      <w:r>
        <w:rPr>
          <w:rStyle w:val="None"/>
          <w:rFonts w:ascii="Times New Roman" w:hAnsi="Times New Roman"/>
          <w:sz w:val="22"/>
          <w:szCs w:val="22"/>
        </w:rPr>
        <w:t xml:space="preserve">. It incorporated typical optical blurring, axial chromatic aberr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Marimont &amp; Wandell, 1994)</w:t>
      </w:r>
      <w:r>
        <w:rPr>
          <w:rStyle w:val="None"/>
          <w:rFonts w:ascii="Times New Roman" w:hAnsi="Times New Roman"/>
          <w:sz w:val="22"/>
          <w:szCs w:val="22"/>
        </w:rPr>
        <w:fldChar w:fldCharType="end"/>
      </w:r>
      <w:r>
        <w:rPr>
          <w:rStyle w:val="None"/>
          <w:rFonts w:ascii="Times New Roman" w:hAnsi="Times New Roman"/>
          <w:sz w:val="22"/>
          <w:szCs w:val="22"/>
        </w:rPr>
        <w:t xml:space="preserve">, and spatial sampling by the mosaic of long (L), middle (M) and short (S) </w:t>
      </w:r>
      <w:r>
        <w:rPr>
          <w:rStyle w:val="None"/>
          <w:rFonts w:ascii="Times New Roman" w:hAnsi="Times New Roman"/>
          <w:sz w:val="22"/>
          <w:szCs w:val="22"/>
        </w:rPr>
        <w:lastRenderedPageBreak/>
        <w:t xml:space="preserve">wavelength-sensitive cone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2015)</w:t>
      </w:r>
      <w:r>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CIE, 2007)</w:t>
      </w:r>
      <w:r>
        <w:rPr>
          <w:rStyle w:val="None"/>
          <w:rFonts w:ascii="Times New Roman" w:hAnsi="Times New Roman"/>
          <w:sz w:val="22"/>
          <w:szCs w:val="22"/>
        </w:rPr>
        <w:fldChar w:fldCharType="end"/>
      </w:r>
      <w:r>
        <w:rPr>
          <w:rStyle w:val="None"/>
          <w:rFonts w:ascii="Times New Roman" w:hAnsi="Times New Roman"/>
          <w:sz w:val="22"/>
          <w:szCs w:val="22"/>
        </w:rPr>
        <w:t xml:space="preserve"> as implemented in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as used to obtain LMS cone fundamentals. Cone excitations were calculated as the number of photopigment isomerizations in a 100ms integration time, and included simulation of the Poisson variability of the isomerization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Rodieck, 1998)</w:t>
      </w:r>
      <w:r>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isomerization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estimate LMS isomerization images. Further, the isomerizations of each cone class was normalized by the summed (over wavelength) quantal efficiency of the corresponding cone class, to make the magnitude of the signals from the 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 This normalization occurred after incorporation of Poisson noise and did not affect the signal-to-noise ratio of the signals from the different cone classes.</w:t>
      </w:r>
    </w:p>
    <w:p w14:paraId="5A84A3C3" w14:textId="77777777" w:rsidR="00F60A64" w:rsidRPr="00723CC7"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LMS isomerization images was taken with a simple center-surround linear receptive field. The receptive field was square in shape to match the image size. Its center was a circle of radius equal to the size and at the location of the target object in the image. The central region was taken to have spatially uniform positive sensitivity, while the surround was taken to have spatially uniform negative sensitivity. Each point in the central region 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each region of the surround had sensitivity denoted b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RF was the same for each of the three cone classes. The RF response was taken as the sum of the L, M and S RF component responses. Gaussian internal noise with zero mean was added to the resulting dot product. The variance of the in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2D8B4F4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threshold predictions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for any choice of model parameters were obtained using simulation of a two-interval force choice paradigm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experiment. For each trial, we randomly sampled a standard image and a comparison image from our dataset. We obtained the response of the receptive field (noise-added dot product) to the images and compared them to determine the simulated choice on that trial. This process was repeated 10,000 times for each of the 11 comparison LRF levels. The proportion comparison chosen data was used to get the psychometric function and the threshold of discrimination,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method used for human data. We estimated the threshold at the six values of covariance scalar at which we performed the human experiments.</w:t>
      </w:r>
    </w:p>
    <w:p w14:paraId="546E002F"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e calculated the mean squared error (averaged over the six covariance scalar values) between the thresholds of the human data being fit and the computational model for a large set of values of the two model parameters: the variance of the decision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mean squared error values obtained as a function of these two parameters were fit with a degree two polynomial of two variables using the MATLAB</w:t>
      </w:r>
      <w:r w:rsidRPr="003B6EB5">
        <w:rPr>
          <w:rStyle w:val="None"/>
          <w:rFonts w:ascii="Times New Roman" w:hAnsi="Times New Roman"/>
          <w:i/>
          <w:iCs/>
          <w:sz w:val="22"/>
          <w:szCs w:val="22"/>
        </w:rPr>
        <w:t xml:space="preserve"> fit</w:t>
      </w:r>
      <w:r>
        <w:rPr>
          <w:rStyle w:val="None"/>
          <w:rFonts w:ascii="Times New Roman" w:hAnsi="Times New Roman"/>
          <w:sz w:val="22"/>
          <w:szCs w:val="22"/>
        </w:rPr>
        <w:t xml:space="preserve"> function. The resulting polynomial was minimized to estimate the parameters with lowest mean square error. These parameters were then used to estimate the internal and external noise standard deviation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 xml:space="preserve"> as explained above, where t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Style w:val="None"/>
          <w:rFonts w:ascii="Times New Roman" w:hAnsi="Times New Roman"/>
          <w:sz w:val="22"/>
          <w:szCs w:val="22"/>
        </w:rPr>
        <w:t>.</w:t>
      </w:r>
    </w:p>
    <w:p w14:paraId="1B09E24B"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The best parameters and the internal and external noise standard deviation were estimated separately for the mean observer and the individual observers.</w:t>
      </w:r>
    </w:p>
    <w:p w14:paraId="653B1B34" w14:textId="31E6C2B0" w:rsidR="00F60A64" w:rsidRDefault="00FF0CFB" w:rsidP="00F60A64">
      <w:pPr>
        <w:pStyle w:val="Default"/>
        <w:spacing w:before="0" w:after="270"/>
        <w:rPr>
          <w:rFonts w:ascii="Times New Roman" w:hAnsi="Times New Roman"/>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7</w:t>
      </w:r>
      <w:r w:rsidR="00F60A64">
        <w:rPr>
          <w:rFonts w:ascii="Times New Roman" w:hAnsi="Times New Roman"/>
          <w:b/>
          <w:bCs/>
          <w:sz w:val="22"/>
          <w:szCs w:val="22"/>
        </w:rPr>
        <w:t xml:space="preserve"> </w:t>
      </w:r>
      <w:r w:rsidR="00F60A64">
        <w:rPr>
          <w:rStyle w:val="None"/>
          <w:rFonts w:ascii="Times New Roman" w:hAnsi="Times New Roman"/>
          <w:b/>
          <w:bCs/>
          <w:sz w:val="22"/>
          <w:szCs w:val="22"/>
        </w:rPr>
        <w:t>Code and Data Availability</w:t>
      </w:r>
    </w:p>
    <w:p w14:paraId="278F906E" w14:textId="77777777" w:rsidR="00F60A64" w:rsidRPr="00C96C07"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 xml:space="preserve">Observers’ response in the psychophysics task and their thresholds are provided as supplementary information (SI). </w:t>
      </w:r>
      <w:r w:rsidRPr="00547D84">
        <w:rPr>
          <w:rFonts w:ascii="Times New Roman" w:hAnsi="Times New Roman"/>
          <w:sz w:val="22"/>
          <w:szCs w:val="22"/>
        </w:rPr>
        <w:t>The SI also provides the MATLAB scripts to generate Figures 2, 4, 5 and 6 and the scripts to get thresholds</w:t>
      </w:r>
      <w:r>
        <w:rPr>
          <w:rFonts w:ascii="Times New Roman" w:hAnsi="Times New Roman"/>
          <w:sz w:val="22"/>
          <w:szCs w:val="22"/>
        </w:rPr>
        <w:t xml:space="preserve"> of the linear receptive field model</w:t>
      </w:r>
      <w:r w:rsidRPr="00547D84">
        <w:rPr>
          <w:rFonts w:ascii="Times New Roman" w:hAnsi="Times New Roman"/>
          <w:sz w:val="22"/>
          <w:szCs w:val="22"/>
        </w:rPr>
        <w:t>.</w:t>
      </w:r>
      <w:r>
        <w:rPr>
          <w:rFonts w:ascii="Times New Roman" w:hAnsi="Times New Roman"/>
          <w:sz w:val="22"/>
          <w:szCs w:val="22"/>
        </w:rPr>
        <w:t xml:space="preserve"> The retinal images are provided as .mat files in a zip folder. The SI is available at: </w:t>
      </w:r>
      <w:r w:rsidRPr="00421A27">
        <w:rPr>
          <w:rFonts w:ascii="Times New Roman" w:hAnsi="Times New Roman"/>
          <w:sz w:val="22"/>
          <w:szCs w:val="22"/>
        </w:rPr>
        <w:t>https://github.com/vijaysoophie/EquivalentNoisePaper</w:t>
      </w:r>
    </w:p>
    <w:p w14:paraId="689F0110" w14:textId="1084A81B" w:rsidR="00B979EA" w:rsidRDefault="00830E1D" w:rsidP="00830E1D">
      <w:pPr>
        <w:rPr>
          <w:b/>
          <w:bCs/>
          <w:sz w:val="22"/>
          <w:szCs w:val="22"/>
        </w:rPr>
      </w:pPr>
      <w:r>
        <w:rPr>
          <w:b/>
          <w:bCs/>
          <w:sz w:val="22"/>
          <w:szCs w:val="22"/>
        </w:rPr>
        <w:lastRenderedPageBreak/>
        <w:t>3</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2CBCCCEF" w:rsidR="00B979EA" w:rsidRDefault="00830E1D" w:rsidP="00247CF9">
      <w:pPr>
        <w:pStyle w:val="Default"/>
        <w:spacing w:before="0"/>
        <w:rPr>
          <w:rFonts w:ascii="Times New Roman" w:hAnsi="Times New Roman"/>
          <w:sz w:val="22"/>
          <w:szCs w:val="22"/>
        </w:rPr>
      </w:pPr>
      <w:r>
        <w:rPr>
          <w:rFonts w:ascii="Times New Roman" w:hAnsi="Times New Roman"/>
          <w:b/>
          <w:bCs/>
          <w:sz w:val="22"/>
          <w:szCs w:val="22"/>
        </w:rPr>
        <w:t>3</w:t>
      </w:r>
      <w:r w:rsidR="00DA655E">
        <w:rPr>
          <w:rFonts w:ascii="Times New Roman" w:hAnsi="Times New Roman"/>
          <w:b/>
          <w:bCs/>
          <w:sz w:val="22"/>
          <w:szCs w:val="22"/>
        </w:rPr>
        <w:t xml:space="preserve">.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097367F2" w:rsidR="00CF1F78" w:rsidDel="00EE57E8" w:rsidRDefault="00EE57E8" w:rsidP="00247CF9">
      <w:pPr>
        <w:pStyle w:val="Default"/>
        <w:spacing w:before="0"/>
        <w:rPr>
          <w:del w:id="116" w:author="Vijay Singh" w:date="2021-08-15T11:33:00Z"/>
          <w:rFonts w:ascii="Times New Roman" w:hAnsi="Times New Roman"/>
          <w:sz w:val="22"/>
          <w:szCs w:val="22"/>
        </w:rPr>
      </w:pPr>
      <w:ins w:id="117" w:author="Vijay Singh" w:date="2021-08-15T11:33:00Z">
        <w:r>
          <w:rPr>
            <w:rFonts w:ascii="Times New Roman" w:hAnsi="Times New Roman"/>
            <w:sz w:val="22"/>
            <w:szCs w:val="22"/>
          </w:rPr>
          <w:t>We measu</w:t>
        </w:r>
      </w:ins>
      <w:ins w:id="118" w:author="Vijay Singh" w:date="2021-08-15T11:34:00Z">
        <w:r>
          <w:rPr>
            <w:rFonts w:ascii="Times New Roman" w:hAnsi="Times New Roman"/>
            <w:sz w:val="22"/>
            <w:szCs w:val="22"/>
          </w:rPr>
          <w:t xml:space="preserve">red lightness discrimination thresholds of human observers </w:t>
        </w:r>
      </w:ins>
      <w:ins w:id="119" w:author="Vijay Singh" w:date="2021-08-15T11:35:00Z">
        <w:r>
          <w:rPr>
            <w:rFonts w:ascii="Times New Roman" w:hAnsi="Times New Roman"/>
            <w:sz w:val="22"/>
            <w:szCs w:val="22"/>
          </w:rPr>
          <w:t xml:space="preserve">as a function of </w:t>
        </w:r>
      </w:ins>
      <w:ins w:id="120" w:author="Vijay Singh" w:date="2021-08-15T11:39:00Z">
        <w:r w:rsidR="00621C8A">
          <w:rPr>
            <w:rFonts w:ascii="Times New Roman" w:hAnsi="Times New Roman"/>
            <w:sz w:val="22"/>
            <w:szCs w:val="22"/>
          </w:rPr>
          <w:t xml:space="preserve">the </w:t>
        </w:r>
      </w:ins>
      <w:ins w:id="121" w:author="Vijay Singh" w:date="2021-08-15T11:35:00Z">
        <w:r>
          <w:rPr>
            <w:rFonts w:ascii="Times New Roman" w:hAnsi="Times New Roman"/>
            <w:sz w:val="22"/>
            <w:szCs w:val="22"/>
          </w:rPr>
          <w:t xml:space="preserve">amount of variation in the surface reflectance spectra of the background objects. </w:t>
        </w:r>
      </w:ins>
      <w:ins w:id="122" w:author="Vijay Singh" w:date="2021-08-15T11:39:00Z">
        <w:r w:rsidR="009656CF">
          <w:rPr>
            <w:rFonts w:ascii="Times New Roman" w:hAnsi="Times New Roman"/>
            <w:sz w:val="22"/>
            <w:szCs w:val="22"/>
          </w:rPr>
          <w:t xml:space="preserve">The amount of variation was </w:t>
        </w:r>
      </w:ins>
      <w:ins w:id="123" w:author="Vijay Singh" w:date="2021-08-15T11:38:00Z">
        <w:r>
          <w:rPr>
            <w:rFonts w:ascii="Times New Roman" w:hAnsi="Times New Roman"/>
            <w:sz w:val="22"/>
            <w:szCs w:val="22"/>
          </w:rPr>
          <w:t>determin</w:t>
        </w:r>
      </w:ins>
      <w:ins w:id="124" w:author="Vijay Singh" w:date="2021-08-15T11:36:00Z">
        <w:r>
          <w:rPr>
            <w:rFonts w:ascii="Times New Roman" w:hAnsi="Times New Roman"/>
            <w:sz w:val="22"/>
            <w:szCs w:val="22"/>
          </w:rPr>
          <w:t xml:space="preserve">ed by the </w:t>
        </w:r>
      </w:ins>
      <w:ins w:id="125" w:author="Vijay Singh" w:date="2021-08-15T11:39:00Z">
        <w:r w:rsidR="009656CF">
          <w:rPr>
            <w:rFonts w:ascii="Times New Roman" w:hAnsi="Times New Roman"/>
            <w:sz w:val="22"/>
            <w:szCs w:val="22"/>
          </w:rPr>
          <w:t>co</w:t>
        </w:r>
      </w:ins>
      <w:ins w:id="126" w:author="Vijay Singh" w:date="2021-08-15T11:36:00Z">
        <w:r>
          <w:rPr>
            <w:rFonts w:ascii="Times New Roman" w:hAnsi="Times New Roman"/>
            <w:sz w:val="22"/>
            <w:szCs w:val="22"/>
          </w:rPr>
          <w:t xml:space="preserve">variance </w:t>
        </w:r>
      </w:ins>
      <w:ins w:id="127" w:author="Vijay Singh" w:date="2021-08-15T11:39:00Z">
        <w:r w:rsidR="009656CF">
          <w:rPr>
            <w:rFonts w:ascii="Times New Roman" w:hAnsi="Times New Roman"/>
            <w:sz w:val="22"/>
            <w:szCs w:val="22"/>
          </w:rPr>
          <w:t xml:space="preserve">matrix </w:t>
        </w:r>
      </w:ins>
      <w:ins w:id="128" w:author="Vijay Singh" w:date="2021-08-15T11:37:00Z">
        <w:r>
          <w:rPr>
            <w:rFonts w:ascii="Times New Roman" w:hAnsi="Times New Roman"/>
            <w:sz w:val="22"/>
            <w:szCs w:val="22"/>
          </w:rPr>
          <w:t>of</w:t>
        </w:r>
      </w:ins>
      <w:ins w:id="129" w:author="Vijay Singh" w:date="2021-08-15T11:36:00Z">
        <w:r>
          <w:rPr>
            <w:rFonts w:ascii="Times New Roman" w:hAnsi="Times New Roman"/>
            <w:sz w:val="22"/>
            <w:szCs w:val="22"/>
          </w:rPr>
          <w:t xml:space="preserve"> the </w:t>
        </w:r>
      </w:ins>
      <w:ins w:id="130" w:author="Vijay Singh" w:date="2021-08-15T11:40:00Z">
        <w:r w:rsidR="002775F6">
          <w:rPr>
            <w:rFonts w:ascii="Times New Roman" w:hAnsi="Times New Roman"/>
            <w:sz w:val="22"/>
            <w:szCs w:val="22"/>
          </w:rPr>
          <w:t xml:space="preserve">multivariate normal </w:t>
        </w:r>
      </w:ins>
      <w:ins w:id="131" w:author="Vijay Singh" w:date="2021-08-15T11:37:00Z">
        <w:r>
          <w:rPr>
            <w:rFonts w:ascii="Times New Roman" w:hAnsi="Times New Roman"/>
            <w:sz w:val="22"/>
            <w:szCs w:val="22"/>
          </w:rPr>
          <w:t>distribution from which the spectra were sampled.</w:t>
        </w:r>
      </w:ins>
      <w:ins w:id="132" w:author="Vijay Singh" w:date="2021-08-15T11:38:00Z">
        <w:r w:rsidR="002F53C8">
          <w:rPr>
            <w:rFonts w:ascii="Times New Roman" w:hAnsi="Times New Roman"/>
            <w:sz w:val="22"/>
            <w:szCs w:val="22"/>
          </w:rPr>
          <w:t xml:space="preserve"> </w:t>
        </w:r>
      </w:ins>
      <w:ins w:id="133" w:author="Vijay Singh" w:date="2021-08-15T11:40:00Z">
        <w:r w:rsidR="002775F6">
          <w:rPr>
            <w:rFonts w:ascii="Times New Roman" w:hAnsi="Times New Roman"/>
            <w:sz w:val="22"/>
            <w:szCs w:val="22"/>
          </w:rPr>
          <w:t xml:space="preserve">We controlled the variance by </w:t>
        </w:r>
      </w:ins>
      <w:ins w:id="134" w:author="Vijay Singh" w:date="2021-08-15T11:41:00Z">
        <w:r w:rsidR="00695E5F">
          <w:rPr>
            <w:rFonts w:ascii="Times New Roman" w:hAnsi="Times New Roman"/>
            <w:sz w:val="22"/>
            <w:szCs w:val="22"/>
          </w:rPr>
          <w:t xml:space="preserve">multiplying the covariance </w:t>
        </w:r>
      </w:ins>
      <w:ins w:id="135" w:author="Vijay Singh" w:date="2021-08-15T11:42:00Z">
        <w:r w:rsidR="00FD5F49">
          <w:rPr>
            <w:rFonts w:ascii="Times New Roman" w:hAnsi="Times New Roman"/>
            <w:sz w:val="22"/>
            <w:szCs w:val="22"/>
          </w:rPr>
          <w:t>matrix by a covariance scalar</w:t>
        </w:r>
      </w:ins>
      <w:ins w:id="136" w:author="Vijay Singh" w:date="2021-08-15T11:46:00Z">
        <w:r w:rsidR="003675AF">
          <w:rPr>
            <w:rFonts w:ascii="Times New Roman" w:hAnsi="Times New Roman"/>
            <w:sz w:val="22"/>
            <w:szCs w:val="22"/>
          </w:rPr>
          <w:t xml:space="preserve"> </w:t>
        </w:r>
        <w:r w:rsidR="003675AF">
          <w:rPr>
            <w:rFonts w:ascii="Times New Roman" w:hAnsi="Times New Roman" w:cs="Times New Roman"/>
            <w:sz w:val="22"/>
            <w:szCs w:val="22"/>
          </w:rPr>
          <w:t>(</w:t>
        </w:r>
      </w:ins>
      <m:oMath>
        <m:sSup>
          <m:sSupPr>
            <m:ctrlPr>
              <w:ins w:id="137" w:author="Vijay Singh" w:date="2021-08-15T11:46:00Z">
                <w:rPr>
                  <w:rFonts w:ascii="Cambria Math" w:hAnsi="Cambria Math" w:cs="Times New Roman"/>
                  <w:i/>
                  <w:sz w:val="22"/>
                  <w:szCs w:val="22"/>
                </w:rPr>
              </w:ins>
            </m:ctrlPr>
          </m:sSupPr>
          <m:e>
            <m:r>
              <w:ins w:id="138" w:author="Vijay Singh" w:date="2021-08-15T11:46:00Z">
                <w:rPr>
                  <w:rFonts w:ascii="Cambria Math" w:hAnsi="Cambria Math" w:cs="Times New Roman"/>
                  <w:sz w:val="22"/>
                  <w:szCs w:val="22"/>
                </w:rPr>
                <m:t>σ</m:t>
              </w:ins>
            </m:r>
          </m:e>
          <m:sup>
            <m:r>
              <w:ins w:id="139" w:author="Vijay Singh" w:date="2021-08-15T11:46:00Z">
                <w:rPr>
                  <w:rFonts w:ascii="Cambria Math" w:hAnsi="Cambria Math" w:cs="Times New Roman"/>
                  <w:sz w:val="22"/>
                  <w:szCs w:val="22"/>
                </w:rPr>
                <m:t>2</m:t>
              </w:ins>
            </m:r>
          </m:sup>
        </m:sSup>
      </m:oMath>
      <w:ins w:id="140" w:author="Vijay Singh" w:date="2021-08-15T11:46:00Z">
        <w:r w:rsidR="003675AF">
          <w:rPr>
            <w:rFonts w:ascii="Times New Roman" w:hAnsi="Times New Roman" w:cs="Times New Roman"/>
            <w:sz w:val="22"/>
            <w:szCs w:val="22"/>
          </w:rPr>
          <w:t>)</w:t>
        </w:r>
      </w:ins>
      <w:ins w:id="141" w:author="Vijay Singh" w:date="2021-08-15T11:42:00Z">
        <w:r w:rsidR="00FD5F49">
          <w:rPr>
            <w:rFonts w:ascii="Times New Roman" w:hAnsi="Times New Roman"/>
            <w:sz w:val="22"/>
            <w:szCs w:val="22"/>
          </w:rPr>
          <w:t>.</w:t>
        </w:r>
      </w:ins>
      <w:del w:id="142" w:author="Vijay Singh" w:date="2021-08-15T11:33:00Z">
        <w:r w:rsidR="00222EA0" w:rsidDel="00EE57E8">
          <w:rPr>
            <w:rFonts w:ascii="Times New Roman" w:hAnsi="Times New Roman"/>
            <w:sz w:val="22"/>
            <w:szCs w:val="22"/>
          </w:rPr>
          <w:delText>We measured</w:delText>
        </w:r>
        <w:r w:rsidR="009B2D9C" w:rsidDel="00EE57E8">
          <w:rPr>
            <w:rFonts w:ascii="Times New Roman" w:hAnsi="Times New Roman"/>
            <w:sz w:val="22"/>
            <w:szCs w:val="22"/>
          </w:rPr>
          <w:delText xml:space="preserve"> how variation in the </w:delText>
        </w:r>
        <w:r w:rsidR="00222EA0" w:rsidDel="00EE57E8">
          <w:rPr>
            <w:rFonts w:ascii="Times New Roman" w:hAnsi="Times New Roman"/>
            <w:sz w:val="22"/>
            <w:szCs w:val="22"/>
          </w:rPr>
          <w:delText xml:space="preserve">reflectance spectra </w:delText>
        </w:r>
        <w:r w:rsidR="009B2D9C" w:rsidDel="00EE57E8">
          <w:rPr>
            <w:rFonts w:ascii="Times New Roman" w:hAnsi="Times New Roman"/>
            <w:sz w:val="22"/>
            <w:szCs w:val="22"/>
          </w:rPr>
          <w:delText xml:space="preserve">of background objects </w:delText>
        </w:r>
        <w:r w:rsidR="00CC3BA2" w:rsidDel="00EE57E8">
          <w:rPr>
            <w:rFonts w:ascii="Times New Roman" w:hAnsi="Times New Roman"/>
            <w:sz w:val="22"/>
            <w:szCs w:val="22"/>
          </w:rPr>
          <w:delText>affect</w:delText>
        </w:r>
        <w:r w:rsidR="00B55A3F" w:rsidDel="00EE57E8">
          <w:rPr>
            <w:rFonts w:ascii="Times New Roman" w:hAnsi="Times New Roman"/>
            <w:sz w:val="22"/>
            <w:szCs w:val="22"/>
          </w:rPr>
          <w:delText>s</w:delText>
        </w:r>
        <w:r w:rsidR="00D971DB" w:rsidDel="00EE57E8">
          <w:rPr>
            <w:rFonts w:ascii="Times New Roman" w:hAnsi="Times New Roman"/>
            <w:sz w:val="22"/>
            <w:szCs w:val="22"/>
          </w:rPr>
          <w:delText xml:space="preserve"> thresholds for discriminating object achromatic reflectance</w:delText>
        </w:r>
        <w:r w:rsidR="00DA2963" w:rsidDel="00EE57E8">
          <w:rPr>
            <w:rFonts w:ascii="Times New Roman" w:hAnsi="Times New Roman"/>
            <w:sz w:val="22"/>
            <w:szCs w:val="22"/>
          </w:rPr>
          <w:delText xml:space="preserve">, which we refer to as </w:delText>
        </w:r>
        <w:r w:rsidR="009B2D9C" w:rsidDel="00EE57E8">
          <w:rPr>
            <w:rFonts w:ascii="Times New Roman" w:hAnsi="Times New Roman"/>
            <w:sz w:val="22"/>
            <w:szCs w:val="22"/>
          </w:rPr>
          <w:delText>lightness discrimination thresholds</w:delText>
        </w:r>
        <w:r w:rsidR="00DA2963" w:rsidDel="00EE57E8">
          <w:rPr>
            <w:rFonts w:ascii="Times New Roman" w:hAnsi="Times New Roman"/>
            <w:sz w:val="22"/>
            <w:szCs w:val="22"/>
          </w:rPr>
          <w:delText>,</w:delText>
        </w:r>
        <w:r w:rsidR="000F3A2A" w:rsidDel="00EE57E8">
          <w:rPr>
            <w:rFonts w:ascii="Times New Roman" w:hAnsi="Times New Roman"/>
            <w:sz w:val="22"/>
            <w:szCs w:val="22"/>
          </w:rPr>
          <w:delText xml:space="preserve"> </w:delText>
        </w:r>
      </w:del>
    </w:p>
    <w:p w14:paraId="7F1B82FF" w14:textId="546BAA12" w:rsidR="00247CF9" w:rsidRPr="009669B4" w:rsidDel="00EE57E8" w:rsidRDefault="000F3A2A" w:rsidP="00792D7D">
      <w:pPr>
        <w:rPr>
          <w:del w:id="143" w:author="Vijay Singh" w:date="2021-08-15T11:33:00Z"/>
        </w:rPr>
      </w:pPr>
      <w:del w:id="144" w:author="Vijay Singh" w:date="2021-08-15T11:33:00Z">
        <w:r w:rsidDel="00EE57E8">
          <w:delText xml:space="preserve">using a two-alternative forced-choice </w:delText>
        </w:r>
        <w:r w:rsidR="00C55249" w:rsidDel="00EE57E8">
          <w:delText xml:space="preserve">(2AFC) </w:delText>
        </w:r>
        <w:r w:rsidDel="00EE57E8">
          <w:delText>design</w:delText>
        </w:r>
        <w:r w:rsidR="00896373" w:rsidDel="00EE57E8">
          <w:delText xml:space="preserve"> (Figure 1)</w:delText>
        </w:r>
        <w:r w:rsidR="009B2D9C" w:rsidDel="00EE57E8">
          <w:delText xml:space="preserve">. On each trial, observers </w:delText>
        </w:r>
        <w:r w:rsidR="009B30EB" w:rsidDel="00EE57E8">
          <w:delText xml:space="preserve">viewed </w:delText>
        </w:r>
        <w:r w:rsidR="00EF1D94" w:rsidDel="00EE57E8">
          <w:delText>a standard image and comparison image</w:delText>
        </w:r>
        <w:r w:rsidR="00D92D0C" w:rsidDel="00EE57E8">
          <w:delText xml:space="preserve">, </w:delText>
        </w:r>
        <w:r w:rsidR="00BD37DF" w:rsidDel="00EE57E8">
          <w:delText xml:space="preserve">sequentially </w:delText>
        </w:r>
        <w:r w:rsidR="00D92D0C" w:rsidDel="00EE57E8">
          <w:delText xml:space="preserve">presented on a calibrated monitor for 250ms each, with a 250ms inter-stimulus interval </w:delText>
        </w:r>
        <w:r w:rsidR="009B2D9C" w:rsidDel="00EE57E8">
          <w:delText xml:space="preserve">(Figure 1a). The images </w:delText>
        </w:r>
        <w:r w:rsidR="00211AFF" w:rsidDel="00EE57E8">
          <w:delText xml:space="preserve">were </w:delText>
        </w:r>
        <w:r w:rsidR="00723CC7" w:rsidDel="00EE57E8">
          <w:delText>computer graphics renderings of 3D scenes</w:delText>
        </w:r>
        <w:r w:rsidR="004E5699" w:rsidDel="00EE57E8">
          <w:delText>. E</w:delText>
        </w:r>
        <w:r w:rsidR="00F3377D" w:rsidDel="00EE57E8">
          <w:delText xml:space="preserve">ach scene contained an achromatic spherical target object. </w:delText>
        </w:r>
        <w:r w:rsidR="009B2D9C" w:rsidDel="00EE57E8">
          <w:delText xml:space="preserve">The task was to report the image in which the </w:delText>
        </w:r>
        <w:r w:rsidR="009506C9" w:rsidDel="00EE57E8">
          <w:delText xml:space="preserve">depicted </w:delText>
        </w:r>
        <w:r w:rsidR="009B2D9C" w:rsidDel="00EE57E8">
          <w:delText xml:space="preserve">target object was lighter. </w:delText>
        </w:r>
        <w:r w:rsidR="00802A61" w:rsidDel="00EE57E8">
          <w:delText>Across trials, we varied the</w:delText>
        </w:r>
        <w:r w:rsidR="009B2D9C" w:rsidDel="00EE57E8">
          <w:delText xml:space="preserve"> luminous reflectance factor </w:delText>
        </w:r>
        <w:r w:rsidR="00B66158" w:rsidDel="00EE57E8">
          <w:fldChar w:fldCharType="begin"/>
        </w:r>
        <w:r w:rsidR="00B66158" w:rsidDel="00EE57E8">
          <w:del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delInstrText>
        </w:r>
        <w:r w:rsidR="00B66158" w:rsidDel="00EE57E8">
          <w:fldChar w:fldCharType="separate"/>
        </w:r>
        <w:r w:rsidR="00B66158" w:rsidDel="00EE57E8">
          <w:rPr>
            <w:noProof/>
          </w:rPr>
          <w:delText>(LRF; American Society for Testing and Materials, 2017)</w:delText>
        </w:r>
        <w:r w:rsidR="00B66158" w:rsidDel="00EE57E8">
          <w:fldChar w:fldCharType="end"/>
        </w:r>
        <w:r w:rsidR="001930EF" w:rsidDel="00EE57E8">
          <w:delText xml:space="preserve"> </w:delText>
        </w:r>
        <w:r w:rsidR="00802A61" w:rsidDel="00EE57E8">
          <w:delText xml:space="preserve">of the </w:delText>
        </w:r>
        <w:r w:rsidR="00356118" w:rsidDel="00EE57E8">
          <w:delText xml:space="preserve">target object </w:delText>
        </w:r>
        <w:r w:rsidR="00802A61" w:rsidDel="00EE57E8">
          <w:delText xml:space="preserve">in the comparison image while keeping the LRF of the </w:delText>
        </w:r>
        <w:r w:rsidR="00C530FF" w:rsidDel="00EE57E8">
          <w:delText xml:space="preserve">target </w:delText>
        </w:r>
        <w:r w:rsidR="005252F8" w:rsidDel="00EE57E8">
          <w:delText xml:space="preserve">object </w:delText>
        </w:r>
        <w:r w:rsidR="00802A61" w:rsidDel="00EE57E8">
          <w:delText xml:space="preserve">in the standard image fixed. The </w:delText>
        </w:r>
        <w:r w:rsidR="00247CF9" w:rsidDel="00EE57E8">
          <w:delText xml:space="preserve">LRF is the ratio of the luminance of a surface under a reference illuminant </w:delText>
        </w:r>
        <w:r w:rsidR="006C5922" w:rsidDel="00EE57E8">
          <w:delText>(here</w:delText>
        </w:r>
        <w:r w:rsidR="003B4BA9" w:rsidDel="00EE57E8">
          <w:delText>, we used the</w:delText>
        </w:r>
        <w:r w:rsidR="006C5922" w:rsidDel="00EE57E8">
          <w:delText xml:space="preserve"> CIE D65</w:delText>
        </w:r>
        <w:r w:rsidR="00EC0F29" w:rsidDel="00EE57E8">
          <w:delText xml:space="preserve"> reference illuminant</w:delText>
        </w:r>
        <w:r w:rsidR="006C5922" w:rsidDel="00EE57E8">
          <w:delText xml:space="preserve">) </w:delText>
        </w:r>
        <w:r w:rsidR="00247CF9" w:rsidDel="00EE57E8">
          <w:delText>to the luminance of the reference illuminant itself.</w:delText>
        </w:r>
        <w:r w:rsidR="001C78FE" w:rsidDel="00EE57E8">
          <w:delText xml:space="preserve"> Feedback was given on each trial based on which image contained the target object with the higher LRF.</w:delText>
        </w:r>
        <w:r w:rsidR="001F1290" w:rsidRPr="001F1290" w:rsidDel="00EE57E8">
          <w:rPr>
            <w:rStyle w:val="FootnoteReference"/>
            <w:sz w:val="22"/>
            <w:szCs w:val="22"/>
          </w:rPr>
          <w:delText xml:space="preserve"> </w:delText>
        </w:r>
        <w:r w:rsidR="001F1290" w:rsidDel="00EE57E8">
          <w:rPr>
            <w:rStyle w:val="FootnoteReference"/>
            <w:sz w:val="22"/>
            <w:szCs w:val="22"/>
          </w:rPr>
          <w:footnoteReference w:id="4"/>
        </w:r>
      </w:del>
    </w:p>
    <w:p w14:paraId="5D7D5FE7" w14:textId="41685DF7" w:rsidR="00247CF9" w:rsidDel="00EE57E8" w:rsidRDefault="00247CF9" w:rsidP="00247CF9">
      <w:pPr>
        <w:pStyle w:val="Default"/>
        <w:spacing w:before="0"/>
        <w:rPr>
          <w:del w:id="147" w:author="Vijay Singh" w:date="2021-08-15T11:33:00Z"/>
          <w:rFonts w:ascii="Times New Roman" w:eastAsia="Times New Roman" w:hAnsi="Times New Roman" w:cs="Times New Roman"/>
          <w:sz w:val="22"/>
          <w:szCs w:val="22"/>
        </w:rPr>
      </w:pPr>
    </w:p>
    <w:p w14:paraId="1AB6C61A" w14:textId="449AB27A" w:rsidR="00A22ED6" w:rsidRDefault="00247CF9" w:rsidP="00CC0064">
      <w:pPr>
        <w:pStyle w:val="Default"/>
        <w:spacing w:before="0"/>
        <w:rPr>
          <w:rFonts w:ascii="Times New Roman" w:hAnsi="Times New Roman"/>
          <w:sz w:val="22"/>
          <w:szCs w:val="22"/>
        </w:rPr>
      </w:pPr>
      <w:del w:id="148" w:author="Vijay Singh" w:date="2021-08-15T11:33:00Z">
        <w:r w:rsidDel="00EE57E8">
          <w:rPr>
            <w:rFonts w:ascii="Times New Roman" w:hAnsi="Times New Roman"/>
            <w:sz w:val="22"/>
            <w:szCs w:val="22"/>
          </w:rPr>
          <w:delText xml:space="preserve">We recorded the proportion of times </w:delText>
        </w:r>
        <w:r w:rsidR="00ED6B02" w:rsidDel="00EE57E8">
          <w:rPr>
            <w:rStyle w:val="None"/>
            <w:rFonts w:ascii="Times New Roman" w:hAnsi="Times New Roman"/>
            <w:sz w:val="22"/>
            <w:szCs w:val="22"/>
          </w:rPr>
          <w:delText>observer</w:delText>
        </w:r>
        <w:r w:rsidDel="00EE57E8">
          <w:rPr>
            <w:rFonts w:ascii="Times New Roman" w:hAnsi="Times New Roman"/>
            <w:sz w:val="22"/>
            <w:szCs w:val="22"/>
          </w:rPr>
          <w:delText xml:space="preserve">s chose the comparison image </w:delText>
        </w:r>
        <w:r w:rsidR="00D91DA9" w:rsidDel="00EE57E8">
          <w:rPr>
            <w:rFonts w:ascii="Times New Roman" w:hAnsi="Times New Roman"/>
            <w:sz w:val="22"/>
            <w:szCs w:val="22"/>
          </w:rPr>
          <w:delText>as having</w:delText>
        </w:r>
        <w:r w:rsidR="00BC0AC8" w:rsidDel="00EE57E8">
          <w:rPr>
            <w:rFonts w:ascii="Times New Roman" w:hAnsi="Times New Roman"/>
            <w:sz w:val="22"/>
            <w:szCs w:val="22"/>
          </w:rPr>
          <w:delText xml:space="preserve"> </w:delText>
        </w:r>
        <w:r w:rsidDel="00EE57E8">
          <w:rPr>
            <w:rFonts w:ascii="Times New Roman" w:hAnsi="Times New Roman"/>
            <w:sz w:val="22"/>
            <w:szCs w:val="22"/>
          </w:rPr>
          <w:delText xml:space="preserve">the lighter target object at 11 values of the target object </w:delText>
        </w:r>
        <w:r w:rsidR="005552ED" w:rsidDel="00EE57E8">
          <w:rPr>
            <w:rFonts w:ascii="Times New Roman" w:hAnsi="Times New Roman"/>
            <w:sz w:val="22"/>
            <w:szCs w:val="22"/>
          </w:rPr>
          <w:delText>LRF</w:delText>
        </w:r>
        <w:r w:rsidDel="00EE57E8">
          <w:rPr>
            <w:rFonts w:ascii="Times New Roman" w:hAnsi="Times New Roman"/>
            <w:sz w:val="22"/>
            <w:szCs w:val="22"/>
          </w:rPr>
          <w:delText xml:space="preserve">. Figure 2 shows a psychometric function from a typical human observer. </w:delText>
        </w:r>
        <w:r w:rsidR="0032213D" w:rsidDel="00EE57E8">
          <w:rPr>
            <w:rFonts w:ascii="Times New Roman" w:hAnsi="Times New Roman"/>
            <w:sz w:val="22"/>
            <w:szCs w:val="22"/>
          </w:rPr>
          <w:delText>T</w:delText>
        </w:r>
        <w:r w:rsidDel="00EE57E8">
          <w:rPr>
            <w:rFonts w:ascii="Times New Roman" w:hAnsi="Times New Roman"/>
            <w:sz w:val="22"/>
            <w:szCs w:val="22"/>
          </w:rPr>
          <w:delText xml:space="preserve">he proportion comparison chosen data </w:delText>
        </w:r>
        <w:r w:rsidR="0032213D" w:rsidDel="00EE57E8">
          <w:rPr>
            <w:rFonts w:ascii="Times New Roman" w:hAnsi="Times New Roman"/>
            <w:sz w:val="22"/>
            <w:szCs w:val="22"/>
          </w:rPr>
          <w:delText xml:space="preserve">was fit </w:delText>
        </w:r>
        <w:r w:rsidDel="00EE57E8">
          <w:rPr>
            <w:rFonts w:ascii="Times New Roman" w:hAnsi="Times New Roman"/>
            <w:sz w:val="22"/>
            <w:szCs w:val="22"/>
          </w:rPr>
          <w:delText xml:space="preserve">with a cumulative Gaussian using maximum likelihood methods (See Methods: Psychometric </w:delText>
        </w:r>
        <w:r w:rsidR="005552ED" w:rsidDel="00EE57E8">
          <w:rPr>
            <w:rFonts w:ascii="Times New Roman" w:hAnsi="Times New Roman"/>
            <w:sz w:val="22"/>
            <w:szCs w:val="22"/>
          </w:rPr>
          <w:delText>Function</w:delText>
        </w:r>
        <w:r w:rsidDel="00EE57E8">
          <w:rPr>
            <w:rFonts w:ascii="Times New Roman" w:hAnsi="Times New Roman"/>
            <w:sz w:val="22"/>
            <w:szCs w:val="22"/>
          </w:rPr>
          <w:delText xml:space="preserve">). </w:delText>
        </w:r>
        <w:r w:rsidR="00904C28" w:rsidDel="00EE57E8">
          <w:rPr>
            <w:rFonts w:ascii="Times New Roman" w:hAnsi="Times New Roman"/>
            <w:sz w:val="22"/>
            <w:szCs w:val="22"/>
          </w:rPr>
          <w:delText>T</w:delText>
        </w:r>
        <w:r w:rsidDel="00EE57E8">
          <w:rPr>
            <w:rFonts w:ascii="Times New Roman" w:hAnsi="Times New Roman"/>
            <w:sz w:val="22"/>
            <w:szCs w:val="22"/>
          </w:rPr>
          <w:delText xml:space="preserve">he threshold </w:delText>
        </w:r>
        <w:r w:rsidR="00904C28" w:rsidDel="00EE57E8">
          <w:rPr>
            <w:rFonts w:ascii="Times New Roman" w:hAnsi="Times New Roman"/>
            <w:sz w:val="22"/>
            <w:szCs w:val="22"/>
          </w:rPr>
          <w:delText xml:space="preserve">was defined </w:delText>
        </w:r>
        <w:r w:rsidDel="00EE57E8">
          <w:rPr>
            <w:rFonts w:ascii="Times New Roman" w:hAnsi="Times New Roman"/>
            <w:sz w:val="22"/>
            <w:szCs w:val="22"/>
          </w:rPr>
          <w:delText xml:space="preserve">as the difference between the LRF of the target object at </w:delText>
        </w:r>
        <w:r w:rsidR="00F13E84" w:rsidDel="00EE57E8">
          <w:rPr>
            <w:rFonts w:ascii="Times New Roman" w:hAnsi="Times New Roman"/>
            <w:sz w:val="22"/>
            <w:szCs w:val="22"/>
          </w:rPr>
          <w:delText xml:space="preserve">proportion </w:delText>
        </w:r>
        <w:r w:rsidDel="00EE57E8">
          <w:rPr>
            <w:rFonts w:ascii="Times New Roman" w:hAnsi="Times New Roman"/>
            <w:sz w:val="22"/>
            <w:szCs w:val="22"/>
          </w:rPr>
          <w:delText xml:space="preserve">comparison chosen </w:delText>
        </w:r>
        <w:r w:rsidR="00526C12" w:rsidDel="00EE57E8">
          <w:rPr>
            <w:rFonts w:ascii="Times New Roman" w:hAnsi="Times New Roman"/>
            <w:sz w:val="22"/>
            <w:szCs w:val="22"/>
          </w:rPr>
          <w:delText>0.</w:delText>
        </w:r>
        <w:r w:rsidDel="00EE57E8">
          <w:rPr>
            <w:rFonts w:ascii="Times New Roman" w:hAnsi="Times New Roman"/>
            <w:sz w:val="22"/>
            <w:szCs w:val="22"/>
          </w:rPr>
          <w:delText xml:space="preserve">76 and </w:delText>
        </w:r>
        <w:r w:rsidR="00526C12" w:rsidDel="00EE57E8">
          <w:rPr>
            <w:rFonts w:ascii="Times New Roman" w:hAnsi="Times New Roman"/>
            <w:sz w:val="22"/>
            <w:szCs w:val="22"/>
          </w:rPr>
          <w:delText>0.</w:delText>
        </w:r>
        <w:r w:rsidDel="00EE57E8">
          <w:rPr>
            <w:rFonts w:ascii="Times New Roman" w:hAnsi="Times New Roman"/>
            <w:sz w:val="22"/>
            <w:szCs w:val="22"/>
          </w:rPr>
          <w:delText>50</w:delText>
        </w:r>
        <w:r w:rsidR="00E377D4" w:rsidDel="00EE57E8">
          <w:rPr>
            <w:rFonts w:ascii="Times New Roman" w:hAnsi="Times New Roman"/>
            <w:sz w:val="22"/>
            <w:szCs w:val="22"/>
          </w:rPr>
          <w:delText xml:space="preserve"> (</w:delText>
        </w:r>
        <w:r w:rsidR="006F46DC" w:rsidDel="00EE57E8">
          <w:rPr>
            <w:rFonts w:ascii="Times New Roman" w:hAnsi="Times New Roman"/>
            <w:sz w:val="22"/>
            <w:szCs w:val="22"/>
          </w:rPr>
          <w:delText>i.e.,</w:delText>
        </w:r>
        <w:r w:rsidR="00E377D4" w:rsidDel="00EE57E8">
          <w:rPr>
            <w:rFonts w:ascii="Times New Roman" w:hAnsi="Times New Roman"/>
            <w:sz w:val="22"/>
            <w:szCs w:val="22"/>
          </w:rPr>
          <w:delText xml:space="preserve"> d-prime = 1.0 in a two</w:delText>
        </w:r>
        <w:r w:rsidR="0070791A" w:rsidDel="00EE57E8">
          <w:rPr>
            <w:rFonts w:ascii="Times New Roman" w:hAnsi="Times New Roman"/>
            <w:sz w:val="22"/>
            <w:szCs w:val="22"/>
          </w:rPr>
          <w:delText>-</w:delText>
        </w:r>
        <w:r w:rsidR="00E377D4" w:rsidDel="00EE57E8">
          <w:rPr>
            <w:rFonts w:ascii="Times New Roman" w:hAnsi="Times New Roman"/>
            <w:sz w:val="22"/>
            <w:szCs w:val="22"/>
          </w:rPr>
          <w:delText>interval task)</w:delText>
        </w:r>
        <w:r w:rsidR="00526C12" w:rsidDel="00EE57E8">
          <w:rPr>
            <w:rFonts w:ascii="Times New Roman" w:hAnsi="Times New Roman"/>
            <w:sz w:val="22"/>
            <w:szCs w:val="22"/>
          </w:rPr>
          <w:delText>, as determined from the cumulative Gaussian fit</w:delText>
        </w:r>
        <w:r w:rsidDel="00EE57E8">
          <w:rPr>
            <w:rFonts w:ascii="Times New Roman" w:hAnsi="Times New Roman"/>
            <w:sz w:val="22"/>
            <w:szCs w:val="22"/>
          </w:rPr>
          <w:delText>.</w:delText>
        </w:r>
      </w:del>
      <w:del w:id="149" w:author="Vijay Singh" w:date="2021-08-15T11:34:00Z">
        <w:r w:rsidDel="00EE57E8">
          <w:rPr>
            <w:rFonts w:ascii="Times New Roman" w:hAnsi="Times New Roman"/>
            <w:sz w:val="22"/>
            <w:szCs w:val="22"/>
          </w:rPr>
          <w:delText xml:space="preserve"> </w:delText>
        </w:r>
      </w:del>
      <w:ins w:id="150" w:author="Vijay Singh" w:date="2021-08-15T11:42:00Z">
        <w:r w:rsidR="00FD5F49">
          <w:rPr>
            <w:rFonts w:ascii="Times New Roman" w:hAnsi="Times New Roman"/>
            <w:sz w:val="22"/>
            <w:szCs w:val="22"/>
          </w:rPr>
          <w:t xml:space="preserve"> </w:t>
        </w:r>
      </w:ins>
      <w:ins w:id="151" w:author="Vijay Singh" w:date="2021-08-15T11:43:00Z">
        <w:r w:rsidR="00A167BE">
          <w:rPr>
            <w:rFonts w:ascii="Times New Roman" w:hAnsi="Times New Roman"/>
            <w:sz w:val="22"/>
            <w:szCs w:val="22"/>
          </w:rPr>
          <w:t>We measured d</w:t>
        </w:r>
      </w:ins>
      <w:ins w:id="152" w:author="Vijay Singh" w:date="2021-08-15T11:03:00Z">
        <w:r w:rsidR="00A22ED6">
          <w:rPr>
            <w:rFonts w:ascii="Times New Roman" w:hAnsi="Times New Roman"/>
            <w:sz w:val="22"/>
            <w:szCs w:val="22"/>
          </w:rPr>
          <w:t xml:space="preserve">iscrimination thresholds </w:t>
        </w:r>
      </w:ins>
      <w:ins w:id="153" w:author="Vijay Singh" w:date="2021-08-15T11:43:00Z">
        <w:r w:rsidR="003675AF">
          <w:rPr>
            <w:rFonts w:ascii="Times New Roman" w:hAnsi="Times New Roman"/>
            <w:sz w:val="22"/>
            <w:szCs w:val="22"/>
          </w:rPr>
          <w:t xml:space="preserve">of four human observers </w:t>
        </w:r>
        <w:r w:rsidR="00A167BE">
          <w:rPr>
            <w:rFonts w:ascii="Times New Roman" w:hAnsi="Times New Roman"/>
            <w:sz w:val="22"/>
            <w:szCs w:val="22"/>
          </w:rPr>
          <w:t xml:space="preserve">at </w:t>
        </w:r>
      </w:ins>
      <w:ins w:id="154" w:author="Vijay Singh" w:date="2021-08-15T11:03:00Z">
        <w:r w:rsidR="00A22ED6">
          <w:rPr>
            <w:rFonts w:ascii="Times New Roman" w:hAnsi="Times New Roman"/>
            <w:sz w:val="22"/>
            <w:szCs w:val="22"/>
          </w:rPr>
          <w:t>six values of the covariance scalar.</w:t>
        </w:r>
      </w:ins>
      <w:ins w:id="155" w:author="Vijay Singh" w:date="2021-08-15T11:44:00Z">
        <w:r w:rsidR="003675AF">
          <w:rPr>
            <w:rFonts w:ascii="Times New Roman" w:hAnsi="Times New Roman"/>
            <w:sz w:val="22"/>
            <w:szCs w:val="22"/>
          </w:rPr>
          <w:t xml:space="preserve"> The </w:t>
        </w:r>
      </w:ins>
      <w:ins w:id="156" w:author="Vijay Singh" w:date="2021-08-15T11:46:00Z">
        <w:r w:rsidR="002A4C90">
          <w:rPr>
            <w:rFonts w:ascii="Times New Roman" w:hAnsi="Times New Roman"/>
            <w:sz w:val="22"/>
            <w:szCs w:val="22"/>
          </w:rPr>
          <w:t xml:space="preserve">threshold was measured three times for each observer and </w:t>
        </w:r>
      </w:ins>
      <w:ins w:id="157" w:author="Vijay Singh" w:date="2021-08-15T11:47:00Z">
        <w:r w:rsidR="002A4C90">
          <w:rPr>
            <w:rFonts w:ascii="Times New Roman" w:hAnsi="Times New Roman"/>
            <w:sz w:val="22"/>
            <w:szCs w:val="22"/>
          </w:rPr>
          <w:t xml:space="preserve">each value of </w:t>
        </w:r>
        <w:r w:rsidR="002A4C90">
          <w:rPr>
            <w:rFonts w:ascii="Times New Roman" w:hAnsi="Times New Roman"/>
            <w:sz w:val="22"/>
            <w:szCs w:val="22"/>
          </w:rPr>
          <w:t>covariance scalar</w:t>
        </w:r>
        <w:r w:rsidR="002A4C90">
          <w:rPr>
            <w:rFonts w:ascii="Times New Roman" w:hAnsi="Times New Roman"/>
            <w:sz w:val="22"/>
            <w:szCs w:val="22"/>
          </w:rPr>
          <w:t xml:space="preserve"> (Figure 4).</w:t>
        </w:r>
        <w:r w:rsidR="00AD0F9A">
          <w:rPr>
            <w:rFonts w:ascii="Times New Roman" w:hAnsi="Times New Roman"/>
            <w:sz w:val="22"/>
            <w:szCs w:val="22"/>
          </w:rPr>
          <w:t xml:space="preserve"> The data was fit with a cumulative normal function to get the discriminatio</w:t>
        </w:r>
      </w:ins>
      <w:ins w:id="158" w:author="Vijay Singh" w:date="2021-08-15T11:48:00Z">
        <w:r w:rsidR="00AD0F9A">
          <w:rPr>
            <w:rFonts w:ascii="Times New Roman" w:hAnsi="Times New Roman"/>
            <w:sz w:val="22"/>
            <w:szCs w:val="22"/>
          </w:rPr>
          <w:t>n threshold (See Appendix: Table 2).</w:t>
        </w:r>
      </w:ins>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6A9AC86E" w:rsidR="0004085B" w:rsidRDefault="00830E1D" w:rsidP="0004085B">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2D2D3A17" w14:textId="77777777" w:rsidR="00804C53" w:rsidRDefault="00804C53" w:rsidP="0004085B">
      <w:pPr>
        <w:pStyle w:val="Default"/>
        <w:spacing w:before="0"/>
        <w:rPr>
          <w:rFonts w:ascii="Times New Roman" w:hAnsi="Times New Roman"/>
          <w:sz w:val="22"/>
          <w:szCs w:val="22"/>
        </w:rPr>
      </w:pPr>
    </w:p>
    <w:p w14:paraId="78A3BA4F" w14:textId="5A1F8E8A" w:rsidR="00DC4E76" w:rsidRPr="008F1628" w:rsidRDefault="004166D5" w:rsidP="008F1628">
      <w:pPr>
        <w:pStyle w:val="Default"/>
        <w:spacing w:before="0"/>
        <w:rPr>
          <w:rFonts w:ascii="Times New Roman" w:hAnsi="Times New Roman" w:cs="Times New Roman"/>
          <w:sz w:val="22"/>
          <w:szCs w:val="22"/>
        </w:rPr>
      </w:pPr>
      <w:r w:rsidRPr="008F1628">
        <w:rPr>
          <w:rFonts w:ascii="Times New Roman" w:hAnsi="Times New Roman" w:cs="Times New Roman"/>
          <w:sz w:val="22"/>
          <w:szCs w:val="22"/>
        </w:rPr>
        <w:t xml:space="preserve">Figure </w:t>
      </w:r>
      <w:r w:rsidR="00BE7AFC">
        <w:rPr>
          <w:rFonts w:ascii="Times New Roman" w:hAnsi="Times New Roman" w:cs="Times New Roman"/>
          <w:sz w:val="22"/>
          <w:szCs w:val="22"/>
        </w:rPr>
        <w:t>5</w:t>
      </w:r>
      <w:r w:rsidR="00BE7AFC" w:rsidRPr="008F1628">
        <w:rPr>
          <w:rFonts w:ascii="Times New Roman" w:hAnsi="Times New Roman" w:cs="Times New Roman"/>
          <w:sz w:val="22"/>
          <w:szCs w:val="22"/>
        </w:rPr>
        <w:t xml:space="preserve"> </w:t>
      </w:r>
      <w:r w:rsidRPr="008F1628">
        <w:rPr>
          <w:rFonts w:ascii="Times New Roman" w:hAnsi="Times New Roman" w:cs="Times New Roman"/>
          <w:sz w:val="22"/>
          <w:szCs w:val="22"/>
        </w:rPr>
        <w:t xml:space="preserve">shows how discrimination thresholds change with the amount of variability in the spectra of the background objects. Mean log threshold squared (averaged across </w:t>
      </w:r>
      <w:r w:rsidRPr="008F1628">
        <w:rPr>
          <w:rStyle w:val="None"/>
          <w:rFonts w:ascii="Times New Roman" w:hAnsi="Times New Roman" w:cs="Times New Roman"/>
          <w:color w:val="000000" w:themeColor="text1"/>
          <w:sz w:val="22"/>
          <w:szCs w:val="22"/>
        </w:rPr>
        <w:t>observer</w:t>
      </w:r>
      <w:r w:rsidRPr="008F1628">
        <w:rPr>
          <w:rFonts w:ascii="Times New Roman" w:hAnsi="Times New Roman" w:cs="Times New Roman"/>
          <w:sz w:val="22"/>
          <w:szCs w:val="22"/>
        </w:rPr>
        <w:t>s, N = 4) is plotted against the log of the covariance scalar. For low values of the covariance scalar, the thresholds are nearly constant. As the covariance scalar increases, log squared threshold rises approximately linearly with log covariance</w:t>
      </w:r>
      <w:r w:rsidR="00804C53" w:rsidRPr="008F1628">
        <w:rPr>
          <w:rFonts w:ascii="Times New Roman" w:hAnsi="Times New Roman" w:cs="Times New Roman"/>
          <w:sz w:val="22"/>
          <w:szCs w:val="22"/>
        </w:rPr>
        <w:t xml:space="preserve"> </w:t>
      </w:r>
      <w:r w:rsidR="0004085B" w:rsidRPr="008F1628">
        <w:rPr>
          <w:rFonts w:ascii="Times New Roman" w:hAnsi="Times New Roman" w:cs="Times New Roman"/>
          <w:sz w:val="22"/>
          <w:szCs w:val="22"/>
        </w:rPr>
        <w:t>scalar</w:t>
      </w:r>
      <w:r w:rsidR="00C6744D" w:rsidRPr="008F1628">
        <w:rPr>
          <w:rFonts w:ascii="Times New Roman" w:hAnsi="Times New Roman" w:cs="Times New Roman"/>
          <w:sz w:val="22"/>
          <w:szCs w:val="22"/>
        </w:rPr>
        <w:t>, a</w:t>
      </w:r>
      <w:r w:rsidR="0004085B" w:rsidRPr="008F1628">
        <w:rPr>
          <w:rFonts w:ascii="Times New Roman" w:hAnsi="Times New Roman" w:cs="Times New Roman"/>
          <w:sz w:val="22"/>
          <w:szCs w:val="22"/>
        </w:rPr>
        <w:t xml:space="preserve"> dependence </w:t>
      </w:r>
      <w:r w:rsidR="00815E09" w:rsidRPr="008F1628">
        <w:rPr>
          <w:rFonts w:ascii="Times New Roman" w:hAnsi="Times New Roman" w:cs="Times New Roman"/>
          <w:sz w:val="22"/>
          <w:szCs w:val="22"/>
        </w:rPr>
        <w:t xml:space="preserve">predicted by </w:t>
      </w:r>
      <w:r w:rsidR="00D37CBF" w:rsidRPr="008F1628">
        <w:rPr>
          <w:rFonts w:ascii="Times New Roman" w:hAnsi="Times New Roman" w:cs="Times New Roman"/>
          <w:sz w:val="22"/>
          <w:szCs w:val="22"/>
        </w:rPr>
        <w:t xml:space="preserve">a simple model based on </w:t>
      </w:r>
      <w:r w:rsidR="00361F39" w:rsidRPr="008F1628">
        <w:rPr>
          <w:rFonts w:ascii="Times New Roman" w:hAnsi="Times New Roman" w:cs="Times New Roman"/>
          <w:sz w:val="22"/>
          <w:szCs w:val="22"/>
        </w:rPr>
        <w:t>Signal Detection Theory</w:t>
      </w:r>
      <w:r w:rsidR="00554DFF" w:rsidRPr="008F1628">
        <w:rPr>
          <w:rFonts w:ascii="Times New Roman" w:hAnsi="Times New Roman" w:cs="Times New Roman"/>
          <w:sz w:val="22"/>
          <w:szCs w:val="22"/>
        </w:rPr>
        <w:t xml:space="preserve"> (</w:t>
      </w:r>
      <w:r w:rsidR="0004085B" w:rsidRPr="008F1628">
        <w:rPr>
          <w:rFonts w:ascii="Times New Roman" w:hAnsi="Times New Roman" w:cs="Times New Roman"/>
          <w:sz w:val="22"/>
          <w:szCs w:val="22"/>
        </w:rPr>
        <w:t xml:space="preserve">Figure </w:t>
      </w:r>
      <w:r w:rsidR="00A01C55">
        <w:rPr>
          <w:rFonts w:ascii="Times New Roman" w:hAnsi="Times New Roman" w:cs="Times New Roman"/>
          <w:sz w:val="22"/>
          <w:szCs w:val="22"/>
        </w:rPr>
        <w:t>5</w:t>
      </w:r>
      <w:r w:rsidR="0004085B" w:rsidRPr="008F1628">
        <w:rPr>
          <w:rFonts w:ascii="Times New Roman" w:hAnsi="Times New Roman" w:cs="Times New Roman"/>
          <w:sz w:val="22"/>
          <w:szCs w:val="22"/>
        </w:rPr>
        <w:t>;</w:t>
      </w:r>
      <w:r w:rsidR="0092304B" w:rsidRPr="008F1628">
        <w:rPr>
          <w:rFonts w:ascii="Times New Roman" w:hAnsi="Times New Roman" w:cs="Times New Roman"/>
          <w:sz w:val="22"/>
          <w:szCs w:val="22"/>
        </w:rPr>
        <w:t xml:space="preserve"> see</w:t>
      </w:r>
      <w:r w:rsidR="0004085B" w:rsidRPr="008F1628">
        <w:rPr>
          <w:rFonts w:ascii="Times New Roman" w:hAnsi="Times New Roman" w:cs="Times New Roman"/>
          <w:sz w:val="22"/>
          <w:szCs w:val="22"/>
        </w:rPr>
        <w:t xml:space="preserve"> </w:t>
      </w:r>
      <w:r w:rsidR="00484B28" w:rsidRPr="008F1628">
        <w:rPr>
          <w:rFonts w:ascii="Times New Roman" w:hAnsi="Times New Roman" w:cs="Times New Roman"/>
          <w:sz w:val="22"/>
          <w:szCs w:val="22"/>
        </w:rPr>
        <w:t xml:space="preserve">below and </w:t>
      </w:r>
      <w:r w:rsidR="00554DFF" w:rsidRPr="008F1628">
        <w:rPr>
          <w:rFonts w:ascii="Times New Roman" w:hAnsi="Times New Roman" w:cs="Times New Roman"/>
          <w:sz w:val="22"/>
          <w:szCs w:val="22"/>
        </w:rPr>
        <w:t xml:space="preserve">Methods: </w:t>
      </w:r>
      <w:r w:rsidR="00CF5E53" w:rsidRPr="008F1628">
        <w:rPr>
          <w:rFonts w:ascii="Times New Roman" w:hAnsi="Times New Roman" w:cs="Times New Roman"/>
          <w:sz w:val="22"/>
          <w:szCs w:val="22"/>
        </w:rPr>
        <w:t xml:space="preserve">Signal Detection </w:t>
      </w:r>
      <w:r w:rsidR="003E6D6B" w:rsidRPr="008F1628">
        <w:rPr>
          <w:rFonts w:ascii="Times New Roman" w:hAnsi="Times New Roman" w:cs="Times New Roman"/>
          <w:sz w:val="22"/>
          <w:szCs w:val="22"/>
        </w:rPr>
        <w:t xml:space="preserve">Theory </w:t>
      </w:r>
      <w:r w:rsidR="00CF5E53" w:rsidRPr="008F1628">
        <w:rPr>
          <w:rFonts w:ascii="Times New Roman" w:hAnsi="Times New Roman" w:cs="Times New Roman"/>
          <w:sz w:val="22"/>
          <w:szCs w:val="22"/>
        </w:rPr>
        <w:t>Model</w:t>
      </w:r>
      <w:r w:rsidR="00554DFF" w:rsidRPr="008F1628">
        <w:rPr>
          <w:rFonts w:ascii="Times New Roman" w:hAnsi="Times New Roman" w:cs="Times New Roman"/>
          <w:sz w:val="22"/>
          <w:szCs w:val="22"/>
        </w:rPr>
        <w:t>).</w:t>
      </w:r>
      <w:r w:rsidR="007B4E86" w:rsidRPr="008F1628">
        <w:rPr>
          <w:rFonts w:ascii="Times New Roman" w:hAnsi="Times New Roman" w:cs="Times New Roman"/>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372C8164" w:rsidR="00CC0064" w:rsidRDefault="00554DFF" w:rsidP="00095375">
      <w:pPr>
        <w:pStyle w:val="Default"/>
        <w:spacing w:before="0"/>
      </w:pPr>
      <w:r>
        <w:rPr>
          <w:rFonts w:ascii="Times New Roman" w:hAnsi="Times New Roman"/>
          <w:sz w:val="22"/>
          <w:szCs w:val="22"/>
        </w:rPr>
        <w:t xml:space="preserve">Figure </w:t>
      </w:r>
      <w:r w:rsidR="008F6C1C">
        <w:rPr>
          <w:rFonts w:ascii="Times New Roman" w:hAnsi="Times New Roman"/>
          <w:sz w:val="22"/>
          <w:szCs w:val="22"/>
        </w:rPr>
        <w:t>6</w:t>
      </w:r>
      <w:r w:rsidR="008F6C1C">
        <w:rPr>
          <w:rFonts w:ascii="Times New Roman" w:hAnsi="Times New Roman"/>
          <w:sz w:val="22"/>
          <w:szCs w:val="22"/>
        </w:rPr>
        <w:t xml:space="preserve"> </w:t>
      </w:r>
      <w:r>
        <w:rPr>
          <w:rFonts w:ascii="Times New Roman" w:hAnsi="Times New Roman"/>
          <w:sz w:val="22"/>
          <w:szCs w:val="22"/>
        </w:rPr>
        <w:t xml:space="preserve">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3359567" w:rsidR="00BA5E45" w:rsidRDefault="00830E1D" w:rsidP="000E3DCD">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w:t>
      </w:r>
      <w:r w:rsidR="001650F4">
        <w:rPr>
          <w:rFonts w:ascii="Times New Roman" w:hAnsi="Times New Roman"/>
          <w:sz w:val="22"/>
          <w:szCs w:val="22"/>
        </w:rPr>
        <w:lastRenderedPageBreak/>
        <w:t>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A35A24E" w14:textId="728A9268" w:rsidR="00323305" w:rsidRDefault="00D11CC1" w:rsidP="008F6C1C">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model</w:t>
      </w:r>
      <w:ins w:id="159" w:author="Vijay Singh" w:date="2021-08-15T11:07:00Z">
        <w:r w:rsidR="008F6C1C">
          <w:rPr>
            <w:rFonts w:ascii="Times New Roman" w:hAnsi="Times New Roman"/>
            <w:sz w:val="22"/>
            <w:szCs w:val="22"/>
          </w:rPr>
          <w:t xml:space="preserve"> </w:t>
        </w:r>
      </w:ins>
      <w:r w:rsidR="00323305">
        <w:rPr>
          <w:rFonts w:ascii="Times New Roman" w:hAnsi="Times New Roman"/>
          <w:sz w:val="22"/>
          <w:szCs w:val="22"/>
        </w:rPr>
        <w:t xml:space="preserve">provides a straightforward way to incorporate features of human physiology. Here, these include optical blur </w:t>
      </w:r>
      <w:r w:rsidR="00323305">
        <w:rPr>
          <w:rFonts w:ascii="Times New Roman" w:hAnsi="Times New Roman"/>
          <w:sz w:val="22"/>
          <w:szCs w:val="22"/>
        </w:rPr>
        <w:fldChar w:fldCharType="begin"/>
      </w:r>
      <w:r w:rsidR="00323305">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sidR="00323305">
        <w:rPr>
          <w:rFonts w:ascii="Times New Roman" w:hAnsi="Times New Roman"/>
          <w:sz w:val="22"/>
          <w:szCs w:val="22"/>
        </w:rPr>
        <w:fldChar w:fldCharType="separate"/>
      </w:r>
      <w:r w:rsidR="00323305">
        <w:rPr>
          <w:rFonts w:ascii="Times New Roman" w:hAnsi="Times New Roman"/>
          <w:noProof/>
          <w:sz w:val="22"/>
          <w:szCs w:val="22"/>
        </w:rPr>
        <w:t>(Westheimer, 1986)</w:t>
      </w:r>
      <w:r w:rsidR="00323305">
        <w:rPr>
          <w:rFonts w:ascii="Times New Roman" w:hAnsi="Times New Roman"/>
          <w:sz w:val="22"/>
          <w:szCs w:val="22"/>
        </w:rPr>
        <w:fldChar w:fldCharType="end"/>
      </w:r>
      <w:r w:rsidR="00323305">
        <w:rPr>
          <w:rFonts w:ascii="Times New Roman" w:hAnsi="Times New Roman"/>
          <w:sz w:val="22"/>
          <w:szCs w:val="22"/>
        </w:rPr>
        <w:t xml:space="preserve">and the Poisson noise that perturbs cone photoreceptor isomerizations in the retina </w:t>
      </w:r>
      <w:r w:rsidR="00323305">
        <w:rPr>
          <w:rFonts w:ascii="Times New Roman" w:hAnsi="Times New Roman"/>
          <w:sz w:val="22"/>
          <w:szCs w:val="22"/>
        </w:rPr>
        <w:fldChar w:fldCharType="begin"/>
      </w:r>
      <w:r w:rsidR="00323305">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323305">
        <w:rPr>
          <w:rFonts w:ascii="Times New Roman" w:hAnsi="Times New Roman"/>
          <w:sz w:val="22"/>
          <w:szCs w:val="22"/>
        </w:rPr>
        <w:fldChar w:fldCharType="separate"/>
      </w:r>
      <w:r w:rsidR="00323305">
        <w:rPr>
          <w:rFonts w:ascii="Times New Roman" w:hAnsi="Times New Roman"/>
          <w:noProof/>
          <w:sz w:val="22"/>
          <w:szCs w:val="22"/>
        </w:rPr>
        <w:t>(Rodieck, 1998)</w:t>
      </w:r>
      <w:r w:rsidR="00323305">
        <w:rPr>
          <w:rFonts w:ascii="Times New Roman" w:hAnsi="Times New Roman"/>
          <w:sz w:val="22"/>
          <w:szCs w:val="22"/>
        </w:rPr>
        <w:fldChar w:fldCharType="end"/>
      </w:r>
      <w:r w:rsidR="00323305">
        <w:rPr>
          <w:rFonts w:ascii="Times New Roman" w:hAnsi="Times New Roman"/>
          <w:sz w:val="22"/>
          <w:szCs w:val="22"/>
        </w:rPr>
        <w:t xml:space="preserve">. In addition, this model allows us to easily account for the details of the rendering </w:t>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123C3408"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w:t>
      </w:r>
      <w:r w:rsidR="00347E2D">
        <w:rPr>
          <w:rFonts w:ascii="Times New Roman" w:hAnsi="Times New Roman"/>
          <w:sz w:val="22"/>
          <w:szCs w:val="22"/>
        </w:rPr>
        <w:t>5</w:t>
      </w:r>
      <w:r w:rsidR="00347E2D">
        <w:rPr>
          <w:rFonts w:ascii="Times New Roman" w:hAnsi="Times New Roman"/>
          <w:sz w:val="22"/>
          <w:szCs w:val="22"/>
        </w:rPr>
        <w:t xml:space="preserve"> </w:t>
      </w:r>
      <w:r>
        <w:rPr>
          <w:rFonts w:ascii="Times New Roman" w:hAnsi="Times New Roman"/>
          <w:sz w:val="22"/>
          <w:szCs w:val="22"/>
        </w:rPr>
        <w:t xml:space="preserve">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 xml:space="preserve">Figure </w:t>
      </w:r>
      <w:r w:rsidR="00347E2D">
        <w:rPr>
          <w:rFonts w:ascii="Times New Roman" w:hAnsi="Times New Roman"/>
          <w:sz w:val="22"/>
          <w:szCs w:val="22"/>
        </w:rPr>
        <w:t>6</w:t>
      </w:r>
      <w:r w:rsidR="00347E2D">
        <w:rPr>
          <w:rFonts w:ascii="Times New Roman" w:hAnsi="Times New Roman"/>
          <w:sz w:val="22"/>
          <w:szCs w:val="22"/>
        </w:rPr>
        <w:t xml:space="preserve"> </w:t>
      </w:r>
      <w:r w:rsidR="00894D1C">
        <w:rPr>
          <w:rFonts w:ascii="Times New Roman" w:hAnsi="Times New Roman"/>
          <w:sz w:val="22"/>
          <w:szCs w:val="22"/>
        </w:rPr>
        <w:t>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34B13C46"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 xml:space="preserve">Figure </w:t>
      </w:r>
      <w:r w:rsidR="00470D16">
        <w:rPr>
          <w:rFonts w:ascii="Times New Roman" w:hAnsi="Times New Roman"/>
          <w:sz w:val="22"/>
          <w:szCs w:val="22"/>
        </w:rPr>
        <w:t>7</w:t>
      </w:r>
      <w:r w:rsidR="00470D16">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w:t>
      </w:r>
      <w:r w:rsidR="00833769">
        <w:rPr>
          <w:rFonts w:ascii="Times New Roman" w:hAnsi="Times New Roman"/>
          <w:sz w:val="22"/>
          <w:szCs w:val="22"/>
        </w:rPr>
        <w:lastRenderedPageBreak/>
        <w:t xml:space="preserve">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68A952D0" w:rsidR="00CF1F78" w:rsidRDefault="00CF1F78">
      <w:pPr>
        <w:rPr>
          <w:rFonts w:cs="Arial Unicode MS"/>
          <w:color w:val="000000"/>
          <w:sz w:val="22"/>
          <w:szCs w:val="22"/>
          <w14:textOutline w14:w="0" w14:cap="flat" w14:cmpd="sng" w14:algn="ctr">
            <w14:noFill/>
            <w14:prstDash w14:val="solid"/>
            <w14:bevel/>
          </w14:textOutline>
        </w:rPr>
      </w:pPr>
    </w:p>
    <w:p w14:paraId="137028F4" w14:textId="6224673E" w:rsidR="00151AF7" w:rsidRDefault="00830E1D" w:rsidP="00A829D5">
      <w:pPr>
        <w:pStyle w:val="Default"/>
        <w:spacing w:before="0" w:after="270"/>
        <w:rPr>
          <w:rFonts w:ascii="Times New Roman" w:hAnsi="Times New Roman"/>
          <w:b/>
          <w:bCs/>
          <w:sz w:val="22"/>
          <w:szCs w:val="22"/>
        </w:rPr>
      </w:pPr>
      <w:r>
        <w:rPr>
          <w:rFonts w:ascii="Times New Roman" w:hAnsi="Times New Roman"/>
          <w:b/>
          <w:bCs/>
          <w:sz w:val="22"/>
          <w:szCs w:val="22"/>
        </w:rPr>
        <w:t>4</w:t>
      </w:r>
      <w:r w:rsidR="00D80F56">
        <w:rPr>
          <w:rFonts w:ascii="Times New Roman" w:hAnsi="Times New Roman"/>
          <w:b/>
          <w:bCs/>
          <w:sz w:val="22"/>
          <w:szCs w:val="22"/>
        </w:rPr>
        <w:t xml:space="preserve"> </w:t>
      </w:r>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412EDDA2"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w:t>
      </w:r>
      <w:r w:rsidR="0043071E">
        <w:rPr>
          <w:sz w:val="22"/>
          <w:szCs w:val="22"/>
        </w:rPr>
        <w:t>5</w:t>
      </w:r>
      <w:r w:rsidR="0043071E">
        <w:rPr>
          <w:sz w:val="22"/>
          <w:szCs w:val="22"/>
        </w:rPr>
        <w:t xml:space="preserve"> </w:t>
      </w:r>
      <w:r w:rsidR="008E1078">
        <w:rPr>
          <w:sz w:val="22"/>
          <w:szCs w:val="22"/>
        </w:rPr>
        <w:t xml:space="preserve">and </w:t>
      </w:r>
      <w:r w:rsidR="0043071E">
        <w:rPr>
          <w:sz w:val="22"/>
          <w:szCs w:val="22"/>
        </w:rPr>
        <w:t>6</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Shadlen, Britten, Newsome, &amp; 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7BC84445" w:rsidR="002F5675" w:rsidRPr="00A65A15" w:rsidRDefault="00830E1D" w:rsidP="00A65A15">
      <w:pPr>
        <w:rPr>
          <w:rStyle w:val="None"/>
        </w:rPr>
      </w:pPr>
      <w:r>
        <w:rPr>
          <w:b/>
          <w:bCs/>
          <w:sz w:val="22"/>
          <w:szCs w:val="22"/>
        </w:rPr>
        <w:t>5</w:t>
      </w:r>
      <w:r w:rsidR="00EB38A8">
        <w:rPr>
          <w:b/>
          <w:bCs/>
          <w:sz w:val="22"/>
          <w:szCs w:val="22"/>
        </w:rPr>
        <w:t xml:space="preserve">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A65A15">
        <w:rPr>
          <w:sz w:val="22"/>
          <w:szCs w:val="22"/>
        </w:rPr>
        <w:t>2054900 (VS)</w:t>
      </w:r>
      <w:r w:rsidR="00A65A15">
        <w:t xml:space="preserve">, </w:t>
      </w:r>
      <w:r w:rsidR="00004436">
        <w:rPr>
          <w:sz w:val="22"/>
          <w:szCs w:val="22"/>
        </w:rPr>
        <w:t>NIH RO1-EY10016 (DHB), NIH R01-EY028571 (JB).</w:t>
      </w:r>
    </w:p>
    <w:p w14:paraId="56A9EFE0" w14:textId="3F93ABD4" w:rsidR="002F5675" w:rsidRDefault="002F5675">
      <w:pPr>
        <w:rPr>
          <w:rStyle w:val="None"/>
          <w:b/>
          <w:bCs/>
          <w:sz w:val="22"/>
          <w:szCs w:val="22"/>
        </w:rPr>
      </w:pP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proofErr w:type="spellStart"/>
      <w:r w:rsidR="00EF2452">
        <w:rPr>
          <w:rFonts w:ascii="Times New Roman" w:hAnsi="Times New Roman"/>
          <w:b/>
          <w:bCs/>
          <w:sz w:val="22"/>
          <w:szCs w:val="22"/>
          <w:lang w:val="fr-FR"/>
        </w:rPr>
        <w:t>object</w:t>
      </w:r>
      <w:proofErr w:type="spellEnd"/>
      <w:r w:rsidR="00EF2452">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1916CF62"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DE2B1A">
        <w:rPr>
          <w:rStyle w:val="None"/>
          <w:rFonts w:ascii="Times New Roman" w:hAnsi="Times New Roman"/>
          <w:sz w:val="22"/>
          <w:szCs w:val="22"/>
        </w:rPr>
        <w:t xml:space="preserve">scalar </w:t>
      </w:r>
      <w:r w:rsidR="00763C1A">
        <w:rPr>
          <w:rStyle w:val="None"/>
          <w:rFonts w:ascii="Times New Roman" w:hAnsi="Times New Roman"/>
          <w:sz w:val="22"/>
          <w:szCs w:val="22"/>
        </w:rPr>
        <w:t xml:space="preserve">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1DE062D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w:t>
      </w:r>
      <w:r w:rsidR="00F652EA">
        <w:rPr>
          <w:rStyle w:val="None"/>
          <w:rFonts w:ascii="Times New Roman" w:hAnsi="Times New Roman"/>
          <w:sz w:val="22"/>
          <w:szCs w:val="22"/>
        </w:rPr>
        <w:t xml:space="preserve">ar </w:t>
      </w:r>
      <w:r w:rsidR="007E5B3F">
        <w:rPr>
          <w:rStyle w:val="None"/>
          <w:rFonts w:ascii="Times New Roman" w:hAnsi="Times New Roman"/>
          <w:sz w:val="22"/>
          <w:szCs w:val="22"/>
        </w:rPr>
        <w:t>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lastRenderedPageBreak/>
        <w:br w:type="page"/>
      </w:r>
    </w:p>
    <w:p w14:paraId="55C41B82" w14:textId="395BD909"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D89A214" w14:textId="52D3A207" w:rsidR="007E50BF" w:rsidRDefault="007E50BF">
      <w:pPr>
        <w:rPr>
          <w:rStyle w:val="None"/>
          <w:rFonts w:cs="Arial Unicode MS"/>
          <w:i/>
          <w:i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36177FF4" w14:textId="1604224A" w:rsidR="007E50BF" w:rsidRDefault="00EF2452" w:rsidP="00C16F34">
      <w:pPr>
        <w:pStyle w:val="Body"/>
        <w:spacing w:after="160"/>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r w:rsidR="007E50BF">
        <w:br w:type="page"/>
      </w:r>
    </w:p>
    <w:p w14:paraId="601FE377" w14:textId="10D1EA55"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56433BA3" w14:textId="77777777" w:rsidR="00446247" w:rsidRDefault="00446247">
      <w:pPr>
        <w:rPr>
          <w:b/>
          <w:bCs/>
        </w:rPr>
      </w:pPr>
      <w:r>
        <w:rPr>
          <w:b/>
          <w:bCs/>
        </w:rPr>
        <w:br w:type="page"/>
      </w:r>
    </w:p>
    <w:p w14:paraId="0C316BC9" w14:textId="77777777" w:rsidR="00B66158" w:rsidRDefault="00151AF7" w:rsidP="00D43590">
      <w:pPr>
        <w:pStyle w:val="EndNoteBibliography"/>
        <w:rPr>
          <w:b/>
          <w:bCs/>
        </w:rPr>
      </w:pPr>
      <w:r w:rsidRPr="000E3DCD">
        <w:rPr>
          <w:b/>
          <w:bCs/>
        </w:rPr>
        <w:lastRenderedPageBreak/>
        <w:t>REFERENCES</w:t>
      </w:r>
    </w:p>
    <w:p w14:paraId="366D006A" w14:textId="77777777" w:rsidR="00B66158" w:rsidRPr="00395C1F" w:rsidRDefault="00B66158" w:rsidP="00E846BC">
      <w:pPr>
        <w:pStyle w:val="EndNoteBibliography"/>
        <w:ind w:left="720" w:hanging="720"/>
        <w:rPr>
          <w:b/>
          <w:bCs/>
          <w:sz w:val="22"/>
          <w:szCs w:val="22"/>
        </w:rPr>
      </w:pPr>
    </w:p>
    <w:p w14:paraId="323AD7D5" w14:textId="77777777" w:rsidR="00930118" w:rsidRPr="00395C1F" w:rsidRDefault="00B66158" w:rsidP="00930118">
      <w:pPr>
        <w:pStyle w:val="EndNoteBibliography"/>
        <w:ind w:left="720" w:hanging="720"/>
        <w:rPr>
          <w:noProof/>
          <w:sz w:val="22"/>
          <w:szCs w:val="22"/>
        </w:rPr>
      </w:pPr>
      <w:r w:rsidRPr="00395C1F">
        <w:rPr>
          <w:b/>
          <w:bCs/>
          <w:sz w:val="22"/>
          <w:szCs w:val="22"/>
        </w:rPr>
        <w:fldChar w:fldCharType="begin"/>
      </w:r>
      <w:r w:rsidRPr="00395C1F">
        <w:rPr>
          <w:b/>
          <w:bCs/>
          <w:sz w:val="22"/>
          <w:szCs w:val="22"/>
        </w:rPr>
        <w:instrText xml:space="preserve"> ADDIN EN.REFLIST </w:instrText>
      </w:r>
      <w:r w:rsidRPr="00395C1F">
        <w:rPr>
          <w:b/>
          <w:bCs/>
          <w:sz w:val="22"/>
          <w:szCs w:val="22"/>
        </w:rPr>
        <w:fldChar w:fldCharType="separate"/>
      </w:r>
      <w:r w:rsidR="00930118" w:rsidRPr="00395C1F">
        <w:rPr>
          <w:noProof/>
          <w:sz w:val="22"/>
          <w:szCs w:val="22"/>
        </w:rPr>
        <w:t xml:space="preserve">Adelson, E. H. (2000). Lightness perception and lightness illusions. In M. Gazzaniga (Ed.), </w:t>
      </w:r>
      <w:r w:rsidR="00930118" w:rsidRPr="00395C1F">
        <w:rPr>
          <w:i/>
          <w:noProof/>
          <w:sz w:val="22"/>
          <w:szCs w:val="22"/>
        </w:rPr>
        <w:t>The New Cognitive Neurosciences, 2nd edition</w:t>
      </w:r>
      <w:r w:rsidR="00930118" w:rsidRPr="00395C1F">
        <w:rPr>
          <w:noProof/>
          <w:sz w:val="22"/>
          <w:szCs w:val="22"/>
        </w:rPr>
        <w:t xml:space="preserve"> (pp. 339-351). Cambridge, MA: MIT Press.</w:t>
      </w:r>
    </w:p>
    <w:p w14:paraId="6F22F7C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lvaro, L., Linhares, J. M. M., Moreira, H., Lillo, J., &amp; Nascimento, S. M. C. (2017). Robust colour constancy in red-green dichromats. </w:t>
      </w:r>
      <w:r w:rsidRPr="00395C1F">
        <w:rPr>
          <w:i/>
          <w:noProof/>
          <w:sz w:val="22"/>
          <w:szCs w:val="22"/>
        </w:rPr>
        <w:t>PLoS ONE, 12(6)</w:t>
      </w:r>
      <w:r w:rsidRPr="00395C1F">
        <w:rPr>
          <w:noProof/>
          <w:sz w:val="22"/>
          <w:szCs w:val="22"/>
        </w:rPr>
        <w:t>, e0180310.</w:t>
      </w:r>
    </w:p>
    <w:p w14:paraId="16886E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merican Society for Testing and Materials. (2017). Standard test method for luminous reflectance factor of acoustical materials by use of integrating-sphere reflectometers. </w:t>
      </w:r>
      <w:r w:rsidRPr="00395C1F">
        <w:rPr>
          <w:i/>
          <w:noProof/>
          <w:sz w:val="22"/>
          <w:szCs w:val="22"/>
        </w:rPr>
        <w:t>Renovations of Center for Historic Preservation, 98(A)</w:t>
      </w:r>
      <w:r w:rsidRPr="00395C1F">
        <w:rPr>
          <w:noProof/>
          <w:sz w:val="22"/>
          <w:szCs w:val="22"/>
        </w:rPr>
        <w:t>, E1477.</w:t>
      </w:r>
    </w:p>
    <w:p w14:paraId="05680116"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Aston, S., Radonjić, A., Brainard, D. H., &amp; Hurlbert, A. C. (2019). Illumination discrimination for chromatically biased illuminations: implications for colour constancy. </w:t>
      </w:r>
      <w:r w:rsidRPr="00395C1F">
        <w:rPr>
          <w:i/>
          <w:noProof/>
          <w:sz w:val="22"/>
          <w:szCs w:val="22"/>
        </w:rPr>
        <w:t>Journal of Vision, 19(30:15)</w:t>
      </w:r>
    </w:p>
    <w:p w14:paraId="14E0C84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anks, M. S., Geisler, W. S., &amp; Bennett, P. J. (1987). The physical limits of grating visibility. </w:t>
      </w:r>
      <w:r w:rsidRPr="00395C1F">
        <w:rPr>
          <w:i/>
          <w:noProof/>
          <w:sz w:val="22"/>
          <w:szCs w:val="22"/>
        </w:rPr>
        <w:t>Vision Research, 27(11)</w:t>
      </w:r>
      <w:r w:rsidRPr="00395C1F">
        <w:rPr>
          <w:noProof/>
          <w:sz w:val="22"/>
          <w:szCs w:val="22"/>
        </w:rPr>
        <w:t>, 1915-1924.</w:t>
      </w:r>
    </w:p>
    <w:p w14:paraId="25C2F62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1989). Calibration of a computer controlled color monitor. </w:t>
      </w:r>
      <w:r w:rsidRPr="00395C1F">
        <w:rPr>
          <w:i/>
          <w:noProof/>
          <w:sz w:val="22"/>
          <w:szCs w:val="22"/>
        </w:rPr>
        <w:t>Color Research &amp; Application, 14(1)</w:t>
      </w:r>
      <w:r w:rsidRPr="00395C1F">
        <w:rPr>
          <w:noProof/>
          <w:sz w:val="22"/>
          <w:szCs w:val="22"/>
        </w:rPr>
        <w:t>, 23-34.</w:t>
      </w:r>
    </w:p>
    <w:p w14:paraId="62466C0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2015). Color and the cone mosaic. </w:t>
      </w:r>
      <w:r w:rsidRPr="00395C1F">
        <w:rPr>
          <w:i/>
          <w:noProof/>
          <w:sz w:val="22"/>
          <w:szCs w:val="22"/>
        </w:rPr>
        <w:t>Annual Review of Vision Science, 1</w:t>
      </w:r>
      <w:r w:rsidRPr="00395C1F">
        <w:rPr>
          <w:noProof/>
          <w:sz w:val="22"/>
          <w:szCs w:val="22"/>
        </w:rPr>
        <w:t>, 519-546.</w:t>
      </w:r>
    </w:p>
    <w:p w14:paraId="49E2E80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Freeman, W. T. (1997). Bayesian color constancy. </w:t>
      </w:r>
      <w:r w:rsidRPr="00395C1F">
        <w:rPr>
          <w:i/>
          <w:noProof/>
          <w:sz w:val="22"/>
          <w:szCs w:val="22"/>
        </w:rPr>
        <w:t>Journal of the Optical Society of America A, 14(7)</w:t>
      </w:r>
      <w:r w:rsidRPr="00395C1F">
        <w:rPr>
          <w:noProof/>
          <w:sz w:val="22"/>
          <w:szCs w:val="22"/>
        </w:rPr>
        <w:t>, 1393-1411.</w:t>
      </w:r>
    </w:p>
    <w:p w14:paraId="78EED421"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inard, D. H., &amp; Maloney, L. T. (2011). Surface color perception and equivalent illumination models. </w:t>
      </w:r>
      <w:r w:rsidRPr="00395C1F">
        <w:rPr>
          <w:i/>
          <w:noProof/>
          <w:sz w:val="22"/>
          <w:szCs w:val="22"/>
        </w:rPr>
        <w:t>Journal of Vision, 11(5)</w:t>
      </w:r>
    </w:p>
    <w:p w14:paraId="677474F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Pelli, D. G., &amp; Robson, T. (2002). Display characterization. In J. P. Hornak (Ed.), </w:t>
      </w:r>
      <w:r w:rsidRPr="00395C1F">
        <w:rPr>
          <w:i/>
          <w:noProof/>
          <w:sz w:val="22"/>
          <w:szCs w:val="22"/>
        </w:rPr>
        <w:t>Encylopedia of Imaging Science and Technology</w:t>
      </w:r>
      <w:r w:rsidRPr="00395C1F">
        <w:rPr>
          <w:noProof/>
          <w:sz w:val="22"/>
          <w:szCs w:val="22"/>
        </w:rPr>
        <w:t xml:space="preserve"> (pp. 172-188). New York: Wiley.</w:t>
      </w:r>
    </w:p>
    <w:p w14:paraId="0015C35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Radonjić, A. (2014). Color constancy. </w:t>
      </w:r>
      <w:r w:rsidRPr="00395C1F">
        <w:rPr>
          <w:i/>
          <w:noProof/>
          <w:sz w:val="22"/>
          <w:szCs w:val="22"/>
        </w:rPr>
        <w:t>The New Visual Neurosciences, 1</w:t>
      </w:r>
      <w:r w:rsidRPr="00395C1F">
        <w:rPr>
          <w:noProof/>
          <w:sz w:val="22"/>
          <w:szCs w:val="22"/>
        </w:rPr>
        <w:t>, 545–556.</w:t>
      </w:r>
    </w:p>
    <w:p w14:paraId="52D425C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scamp, J. W., &amp; Shevell, S. K. (2021). The certainty of ambiguity in visual neural representations. </w:t>
      </w:r>
      <w:r w:rsidRPr="00395C1F">
        <w:rPr>
          <w:i/>
          <w:noProof/>
          <w:sz w:val="22"/>
          <w:szCs w:val="22"/>
        </w:rPr>
        <w:t>Annual Review of Vision Science, in press</w:t>
      </w:r>
    </w:p>
    <w:p w14:paraId="1DA14C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indley, G. S. (1960). </w:t>
      </w:r>
      <w:r w:rsidRPr="00395C1F">
        <w:rPr>
          <w:i/>
          <w:noProof/>
          <w:sz w:val="22"/>
          <w:szCs w:val="22"/>
        </w:rPr>
        <w:t>Physiology of the Retina and the Visual Pathway</w:t>
      </w:r>
      <w:r w:rsidRPr="00395C1F">
        <w:rPr>
          <w:noProof/>
          <w:sz w:val="22"/>
          <w:szCs w:val="22"/>
        </w:rPr>
        <w:t>. London: Arnold.</w:t>
      </w:r>
    </w:p>
    <w:p w14:paraId="22B93F8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own, R. O., &amp; MacLeod, D. I. A. (1997). Color appearance depends on the variance of surround colors. </w:t>
      </w:r>
      <w:r w:rsidRPr="00395C1F">
        <w:rPr>
          <w:i/>
          <w:noProof/>
          <w:sz w:val="22"/>
          <w:szCs w:val="22"/>
        </w:rPr>
        <w:t>Current Biology, 7</w:t>
      </w:r>
      <w:r w:rsidRPr="00395C1F">
        <w:rPr>
          <w:noProof/>
          <w:sz w:val="22"/>
          <w:szCs w:val="22"/>
        </w:rPr>
        <w:t>, 844-849.</w:t>
      </w:r>
    </w:p>
    <w:p w14:paraId="5A63E0B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2020). Image-computable ideal observers for tasks with natural stimuli. </w:t>
      </w:r>
      <w:r w:rsidRPr="00395C1F">
        <w:rPr>
          <w:i/>
          <w:noProof/>
          <w:sz w:val="22"/>
          <w:szCs w:val="22"/>
        </w:rPr>
        <w:t>Annual Review of Neuroscience, 6</w:t>
      </w:r>
      <w:r w:rsidRPr="00395C1F">
        <w:rPr>
          <w:noProof/>
          <w:sz w:val="22"/>
          <w:szCs w:val="22"/>
        </w:rPr>
        <w:t>, 491-517.</w:t>
      </w:r>
    </w:p>
    <w:p w14:paraId="4728DB0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1). Optimal defocus estimation in individual natural images. </w:t>
      </w:r>
      <w:r w:rsidRPr="00395C1F">
        <w:rPr>
          <w:i/>
          <w:noProof/>
          <w:sz w:val="22"/>
          <w:szCs w:val="22"/>
        </w:rPr>
        <w:t>Proceedings of the National Academy of Sciences, 108(40)</w:t>
      </w:r>
      <w:r w:rsidRPr="00395C1F">
        <w:rPr>
          <w:noProof/>
          <w:sz w:val="22"/>
          <w:szCs w:val="22"/>
        </w:rPr>
        <w:t>, 16849-16854.</w:t>
      </w:r>
    </w:p>
    <w:p w14:paraId="1C23C403"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urge, J., &amp; Geisler, W. S. (2014). Optimal disparity estimation in natural stereo images. </w:t>
      </w:r>
      <w:r w:rsidRPr="00395C1F">
        <w:rPr>
          <w:i/>
          <w:noProof/>
          <w:sz w:val="22"/>
          <w:szCs w:val="22"/>
        </w:rPr>
        <w:t>Journal of Vision, 14(2)</w:t>
      </w:r>
    </w:p>
    <w:p w14:paraId="47AD13E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5). Optimal speed estimation in natural image movies predicts human performance. </w:t>
      </w:r>
      <w:r w:rsidRPr="00395C1F">
        <w:rPr>
          <w:i/>
          <w:noProof/>
          <w:sz w:val="22"/>
          <w:szCs w:val="22"/>
        </w:rPr>
        <w:t>Nature Communications, 6</w:t>
      </w:r>
      <w:r w:rsidRPr="00395C1F">
        <w:rPr>
          <w:noProof/>
          <w:sz w:val="22"/>
          <w:szCs w:val="22"/>
        </w:rPr>
        <w:t>, 7900.</w:t>
      </w:r>
    </w:p>
    <w:p w14:paraId="076557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Jaini, P. (2017). Accuracy maximization analysis for sensory-perceptual tasks: computational improvements, filter robustness, and coding advantages for scaled additive noise. </w:t>
      </w:r>
      <w:r w:rsidRPr="00395C1F">
        <w:rPr>
          <w:i/>
          <w:noProof/>
          <w:sz w:val="22"/>
          <w:szCs w:val="22"/>
        </w:rPr>
        <w:t>PLoS Computational Biology, 13(2)</w:t>
      </w:r>
      <w:r w:rsidRPr="00395C1F">
        <w:rPr>
          <w:noProof/>
          <w:sz w:val="22"/>
          <w:szCs w:val="22"/>
        </w:rPr>
        <w:t>, e1005281.</w:t>
      </w:r>
    </w:p>
    <w:p w14:paraId="791AEAE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hin, B. M., &amp; Burge, J. (2020). Predicting the partition of behavioral variability in speed perception with naturalistic stimuli. </w:t>
      </w:r>
      <w:r w:rsidRPr="00395C1F">
        <w:rPr>
          <w:i/>
          <w:noProof/>
          <w:sz w:val="22"/>
          <w:szCs w:val="22"/>
        </w:rPr>
        <w:t>Journal of Neuroscience, 40(4)</w:t>
      </w:r>
      <w:r w:rsidRPr="00395C1F">
        <w:rPr>
          <w:noProof/>
          <w:sz w:val="22"/>
          <w:szCs w:val="22"/>
        </w:rPr>
        <w:t>, 864-879.</w:t>
      </w:r>
    </w:p>
    <w:p w14:paraId="5196FFD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IE. (2007). </w:t>
      </w:r>
      <w:r w:rsidRPr="00395C1F">
        <w:rPr>
          <w:i/>
          <w:noProof/>
          <w:sz w:val="22"/>
          <w:szCs w:val="22"/>
        </w:rPr>
        <w:t>Fundamental chromaticity diagram with physiological axes – Parts 1 and 2. Technical Report 170-1</w:t>
      </w:r>
      <w:r w:rsidRPr="00395C1F">
        <w:rPr>
          <w:noProof/>
          <w:sz w:val="22"/>
          <w:szCs w:val="22"/>
        </w:rPr>
        <w:t>. Vienna: Central Bureau of the Commission Internationale de l' Éclairage.</w:t>
      </w:r>
    </w:p>
    <w:p w14:paraId="44D2F2D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hen, M. R., &amp; Newsome, W. T. (2009). Estimates of the contribution of single neurons to perception depend on timescale and noise correlation. </w:t>
      </w:r>
      <w:r w:rsidRPr="00395C1F">
        <w:rPr>
          <w:i/>
          <w:noProof/>
          <w:sz w:val="22"/>
          <w:szCs w:val="22"/>
        </w:rPr>
        <w:t>J Neurosci, 29(20)</w:t>
      </w:r>
      <w:r w:rsidRPr="00395C1F">
        <w:rPr>
          <w:noProof/>
          <w:sz w:val="22"/>
          <w:szCs w:val="22"/>
        </w:rPr>
        <w:t>, 6635-6648.</w:t>
      </w:r>
    </w:p>
    <w:p w14:paraId="5680FEB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ttaris, N. P., Jiang, H., Ding, X., Wandell, B. A., &amp; Brainard, D. H. (2019). A computational-observer model of spatial contrast sensitivity: Effects of wave-front-based optics, cone-mosaic structure, and inference engine. </w:t>
      </w:r>
      <w:r w:rsidRPr="00395C1F">
        <w:rPr>
          <w:i/>
          <w:noProof/>
          <w:sz w:val="22"/>
          <w:szCs w:val="22"/>
        </w:rPr>
        <w:t>Journal of Vision, 19(4)</w:t>
      </w:r>
      <w:r w:rsidRPr="00395C1F">
        <w:rPr>
          <w:noProof/>
          <w:sz w:val="22"/>
          <w:szCs w:val="22"/>
        </w:rPr>
        <w:t>, 8.</w:t>
      </w:r>
    </w:p>
    <w:p w14:paraId="22B4295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echner, G. T. (1966). </w:t>
      </w:r>
      <w:r w:rsidRPr="00395C1F">
        <w:rPr>
          <w:i/>
          <w:noProof/>
          <w:sz w:val="22"/>
          <w:szCs w:val="22"/>
        </w:rPr>
        <w:t>Elements of Psychophysics</w:t>
      </w:r>
      <w:r w:rsidRPr="00395C1F">
        <w:rPr>
          <w:noProof/>
          <w:sz w:val="22"/>
          <w:szCs w:val="22"/>
        </w:rPr>
        <w:t>. New York: Holt, Rinehart and Winston.</w:t>
      </w:r>
    </w:p>
    <w:p w14:paraId="300B43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oster, D. H. (2011). Color constancy. </w:t>
      </w:r>
      <w:r w:rsidRPr="00395C1F">
        <w:rPr>
          <w:i/>
          <w:noProof/>
          <w:sz w:val="22"/>
          <w:szCs w:val="22"/>
        </w:rPr>
        <w:t>Vision Research, 51(7)</w:t>
      </w:r>
      <w:r w:rsidRPr="00395C1F">
        <w:rPr>
          <w:noProof/>
          <w:sz w:val="22"/>
          <w:szCs w:val="22"/>
        </w:rPr>
        <w:t>, 674-700.</w:t>
      </w:r>
    </w:p>
    <w:p w14:paraId="386AB98C"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Gegenfurtner, K., &amp; Kiper, D. C. (1992). Contrast detection in luminance and chromatic noise. </w:t>
      </w:r>
      <w:r w:rsidRPr="00395C1F">
        <w:rPr>
          <w:i/>
          <w:noProof/>
          <w:sz w:val="22"/>
          <w:szCs w:val="22"/>
        </w:rPr>
        <w:t>Journal of the Optical Society of America A, 9(11)</w:t>
      </w:r>
      <w:r w:rsidRPr="00395C1F">
        <w:rPr>
          <w:noProof/>
          <w:sz w:val="22"/>
          <w:szCs w:val="22"/>
        </w:rPr>
        <w:t>, 1880-1888.</w:t>
      </w:r>
    </w:p>
    <w:p w14:paraId="173061E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eisler, W. S., Najemnik, J., &amp; Ing, A. D. (2009). Optimal stimulus encoders for natural tasks. </w:t>
      </w:r>
      <w:r w:rsidRPr="00395C1F">
        <w:rPr>
          <w:i/>
          <w:noProof/>
          <w:sz w:val="22"/>
          <w:szCs w:val="22"/>
        </w:rPr>
        <w:t>Journal of Vision, 9(13)</w:t>
      </w:r>
      <w:r w:rsidRPr="00395C1F">
        <w:rPr>
          <w:noProof/>
          <w:sz w:val="22"/>
          <w:szCs w:val="22"/>
        </w:rPr>
        <w:t>, 17 11-16.</w:t>
      </w:r>
    </w:p>
    <w:p w14:paraId="0AD956B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lchrist, A. L. (2006). </w:t>
      </w:r>
      <w:r w:rsidRPr="00395C1F">
        <w:rPr>
          <w:i/>
          <w:noProof/>
          <w:sz w:val="22"/>
          <w:szCs w:val="22"/>
        </w:rPr>
        <w:t>Seeing Black and White</w:t>
      </w:r>
      <w:r w:rsidRPr="00395C1F">
        <w:rPr>
          <w:noProof/>
          <w:sz w:val="22"/>
          <w:szCs w:val="22"/>
        </w:rPr>
        <w:t>. Oxford: Oxford University Press.</w:t>
      </w:r>
    </w:p>
    <w:p w14:paraId="2241E53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ulianini, F., &amp; Eskew, R. T., Jr. (1998). Chromatic masking in the (DL/L, DM/M) plane of cone-contrast space reveals only two detection mechanisms. </w:t>
      </w:r>
      <w:r w:rsidRPr="00395C1F">
        <w:rPr>
          <w:i/>
          <w:noProof/>
          <w:sz w:val="22"/>
          <w:szCs w:val="22"/>
        </w:rPr>
        <w:t>Vision Research, 38</w:t>
      </w:r>
      <w:r w:rsidRPr="00395C1F">
        <w:rPr>
          <w:noProof/>
          <w:sz w:val="22"/>
          <w:szCs w:val="22"/>
        </w:rPr>
        <w:t>, 3913-3926.</w:t>
      </w:r>
    </w:p>
    <w:p w14:paraId="6BC0A91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reen, D. M., &amp; Swets, J. A. (1996). </w:t>
      </w:r>
      <w:r w:rsidRPr="00395C1F">
        <w:rPr>
          <w:i/>
          <w:noProof/>
          <w:sz w:val="22"/>
          <w:szCs w:val="22"/>
        </w:rPr>
        <w:t>Signal Detection Theory and Psychophysics</w:t>
      </w:r>
      <w:r w:rsidRPr="00395C1F">
        <w:rPr>
          <w:noProof/>
          <w:sz w:val="22"/>
          <w:szCs w:val="22"/>
        </w:rPr>
        <w:t xml:space="preserve"> (Vol. 1). New York: Wiley.</w:t>
      </w:r>
    </w:p>
    <w:p w14:paraId="56A84CCD"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Heasly, B. S., Cottaris, N. P., Lichtman, D. P., Xiao, B., &amp; Brainard, D. H. (2014). RenderToolbox3: MATLAB tools that facilitate physically based stimulus rendering for vision research. </w:t>
      </w:r>
      <w:r w:rsidRPr="00395C1F">
        <w:rPr>
          <w:i/>
          <w:noProof/>
          <w:sz w:val="22"/>
          <w:szCs w:val="22"/>
        </w:rPr>
        <w:t>Journal of Vision, 14(2)</w:t>
      </w:r>
    </w:p>
    <w:p w14:paraId="6F76C92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lmholtz, H. (1896). </w:t>
      </w:r>
      <w:r w:rsidRPr="00395C1F">
        <w:rPr>
          <w:i/>
          <w:noProof/>
          <w:sz w:val="22"/>
          <w:szCs w:val="22"/>
        </w:rPr>
        <w:t>Physiological Optics</w:t>
      </w:r>
      <w:r w:rsidRPr="00395C1F">
        <w:rPr>
          <w:noProof/>
          <w:sz w:val="22"/>
          <w:szCs w:val="22"/>
        </w:rPr>
        <w:t>. New York: Dover Publications, Inc.</w:t>
      </w:r>
    </w:p>
    <w:p w14:paraId="610993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nning, G. B., Hertz, B. G., &amp; Hinton, J. L. (1981). Effects of different hypothetical detection mechanisms on the shape of spatial-frequency filters inferred from masking experiments: I. Noise masks. </w:t>
      </w:r>
      <w:r w:rsidRPr="00395C1F">
        <w:rPr>
          <w:i/>
          <w:noProof/>
          <w:sz w:val="22"/>
          <w:szCs w:val="22"/>
        </w:rPr>
        <w:t>Journal of the Optical Society of America, 71(5)</w:t>
      </w:r>
      <w:r w:rsidRPr="00395C1F">
        <w:rPr>
          <w:noProof/>
          <w:sz w:val="22"/>
          <w:szCs w:val="22"/>
        </w:rPr>
        <w:t>, 574-581.</w:t>
      </w:r>
    </w:p>
    <w:p w14:paraId="792D89F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5). Do common mechanisms of adaptation mediate color discrimination and appearance? Uniform backgrounds. </w:t>
      </w:r>
      <w:r w:rsidRPr="00395C1F">
        <w:rPr>
          <w:i/>
          <w:noProof/>
          <w:sz w:val="22"/>
          <w:szCs w:val="22"/>
        </w:rPr>
        <w:t>Journal of the Optical Society of America A, 22(10)</w:t>
      </w:r>
      <w:r w:rsidRPr="00395C1F">
        <w:rPr>
          <w:noProof/>
          <w:sz w:val="22"/>
          <w:szCs w:val="22"/>
        </w:rPr>
        <w:t>, 2090-2106.</w:t>
      </w:r>
    </w:p>
    <w:p w14:paraId="49C309E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a). Distinct mechanisms mediate visual detection and identification. </w:t>
      </w:r>
      <w:r w:rsidRPr="00395C1F">
        <w:rPr>
          <w:i/>
          <w:noProof/>
          <w:sz w:val="22"/>
          <w:szCs w:val="22"/>
        </w:rPr>
        <w:t>Current Biology, 17(19)</w:t>
      </w:r>
      <w:r w:rsidRPr="00395C1F">
        <w:rPr>
          <w:noProof/>
          <w:sz w:val="22"/>
          <w:szCs w:val="22"/>
        </w:rPr>
        <w:t>, 1714-1719.</w:t>
      </w:r>
    </w:p>
    <w:p w14:paraId="140EA4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b). Do common mechanisms of adaptation mediate color discrimination and appearance? Contrast adaptation. </w:t>
      </w:r>
      <w:r w:rsidRPr="00395C1F">
        <w:rPr>
          <w:i/>
          <w:noProof/>
          <w:sz w:val="22"/>
          <w:szCs w:val="22"/>
        </w:rPr>
        <w:t>Journal of the Optical Society of America A, 24(8)</w:t>
      </w:r>
      <w:r w:rsidRPr="00395C1F">
        <w:rPr>
          <w:noProof/>
          <w:sz w:val="22"/>
          <w:szCs w:val="22"/>
        </w:rPr>
        <w:t>, 2122-2133.</w:t>
      </w:r>
    </w:p>
    <w:p w14:paraId="4799246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urlbert, A. (2019). Challenges to color constancy in a contemporary light. </w:t>
      </w:r>
      <w:r w:rsidRPr="00395C1F">
        <w:rPr>
          <w:i/>
          <w:noProof/>
          <w:sz w:val="22"/>
          <w:szCs w:val="22"/>
        </w:rPr>
        <w:t>Current Opinion in Behavioral Sciences, 30</w:t>
      </w:r>
      <w:r w:rsidRPr="00395C1F">
        <w:rPr>
          <w:noProof/>
          <w:sz w:val="22"/>
          <w:szCs w:val="22"/>
        </w:rPr>
        <w:t>:186, 186-193.</w:t>
      </w:r>
    </w:p>
    <w:p w14:paraId="4D6E5755"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Ishihara, S. (1977). Tests for colour-blindness. </w:t>
      </w:r>
      <w:r w:rsidRPr="00395C1F">
        <w:rPr>
          <w:i/>
          <w:noProof/>
          <w:sz w:val="22"/>
          <w:szCs w:val="22"/>
        </w:rPr>
        <w:t>Tokyo: Kanehara Shuppen Company, Ltd.</w:t>
      </w:r>
    </w:p>
    <w:p w14:paraId="335BBF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ini, P., &amp; Burge, J. (2017). Linking normative models of natural tasks to descriptive models of neural response. </w:t>
      </w:r>
      <w:r w:rsidRPr="00395C1F">
        <w:rPr>
          <w:i/>
          <w:noProof/>
          <w:sz w:val="22"/>
          <w:szCs w:val="22"/>
        </w:rPr>
        <w:t>Journal of Vision, 17(12)</w:t>
      </w:r>
      <w:r w:rsidRPr="00395C1F">
        <w:rPr>
          <w:noProof/>
          <w:sz w:val="22"/>
          <w:szCs w:val="22"/>
        </w:rPr>
        <w:t>, 16.</w:t>
      </w:r>
    </w:p>
    <w:p w14:paraId="3EB8D2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kob, W. (2010). Mitsuba Renderer. </w:t>
      </w:r>
    </w:p>
    <w:p w14:paraId="3662B5C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elly, K. L., Gibson, K. S., &amp; Nickerson, D. (1943). Tristimulus specification of the Munsell book of color from spectrophoto-metric measurements. </w:t>
      </w:r>
      <w:r w:rsidRPr="00395C1F">
        <w:rPr>
          <w:i/>
          <w:noProof/>
          <w:sz w:val="22"/>
          <w:szCs w:val="22"/>
        </w:rPr>
        <w:t>Journal of the Optical Society of America, 33(7)</w:t>
      </w:r>
      <w:r w:rsidRPr="00395C1F">
        <w:rPr>
          <w:noProof/>
          <w:sz w:val="22"/>
          <w:szCs w:val="22"/>
        </w:rPr>
        <w:t>, 355-376.</w:t>
      </w:r>
    </w:p>
    <w:p w14:paraId="08E3647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ingdom, F. A. (2011). Lightness, brightness and transparency: a quarter century of new ideas, captivating demonstrations and unrelenting controversy. </w:t>
      </w:r>
      <w:r w:rsidRPr="00395C1F">
        <w:rPr>
          <w:i/>
          <w:noProof/>
          <w:sz w:val="22"/>
          <w:szCs w:val="22"/>
        </w:rPr>
        <w:t>Vision Research, 51(7)</w:t>
      </w:r>
      <w:r w:rsidRPr="00395C1F">
        <w:rPr>
          <w:noProof/>
          <w:sz w:val="22"/>
          <w:szCs w:val="22"/>
        </w:rPr>
        <w:t>, 652-673.</w:t>
      </w:r>
    </w:p>
    <w:p w14:paraId="60722B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nill, D. C., &amp; Richards, W. (1996). </w:t>
      </w:r>
      <w:r w:rsidRPr="00395C1F">
        <w:rPr>
          <w:i/>
          <w:noProof/>
          <w:sz w:val="22"/>
          <w:szCs w:val="22"/>
        </w:rPr>
        <w:t>Perception as Bayesian Inference</w:t>
      </w:r>
      <w:r w:rsidRPr="00395C1F">
        <w:rPr>
          <w:noProof/>
          <w:sz w:val="22"/>
          <w:szCs w:val="22"/>
        </w:rPr>
        <w:t>. Cambridge: Cambridge University Press.</w:t>
      </w:r>
    </w:p>
    <w:p w14:paraId="1D1C0CF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egge, G. E., Kersten, D., &amp; Burgess, A. E. (1987). Contrast discrimination in noise. </w:t>
      </w:r>
      <w:r w:rsidRPr="00395C1F">
        <w:rPr>
          <w:i/>
          <w:noProof/>
          <w:sz w:val="22"/>
          <w:szCs w:val="22"/>
        </w:rPr>
        <w:t>Journal of the Optical Society of America A, 4(2)</w:t>
      </w:r>
      <w:r w:rsidRPr="00395C1F">
        <w:rPr>
          <w:noProof/>
          <w:sz w:val="22"/>
          <w:szCs w:val="22"/>
        </w:rPr>
        <w:t>, 391-404.</w:t>
      </w:r>
    </w:p>
    <w:p w14:paraId="511E153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sada, M. A., &amp; Mullen, K. T. (1995). Color and luminance spatial tuning estimated by noise masking in the absence of off-frequency looking. </w:t>
      </w:r>
      <w:r w:rsidRPr="00395C1F">
        <w:rPr>
          <w:i/>
          <w:noProof/>
          <w:sz w:val="22"/>
          <w:szCs w:val="22"/>
        </w:rPr>
        <w:t>Journal of the Optical Society of America A, 12(2)</w:t>
      </w:r>
      <w:r w:rsidRPr="00395C1F">
        <w:rPr>
          <w:noProof/>
          <w:sz w:val="22"/>
          <w:szCs w:val="22"/>
        </w:rPr>
        <w:t>, 250-260.</w:t>
      </w:r>
    </w:p>
    <w:p w14:paraId="37EA63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tto, R. B., &amp; Purves, D. (1999). The effects of color on brightness. </w:t>
      </w:r>
      <w:r w:rsidRPr="00395C1F">
        <w:rPr>
          <w:i/>
          <w:noProof/>
          <w:sz w:val="22"/>
          <w:szCs w:val="22"/>
        </w:rPr>
        <w:t>Nature Neuroscience, 2(11)</w:t>
      </w:r>
      <w:r w:rsidRPr="00395C1F">
        <w:rPr>
          <w:noProof/>
          <w:sz w:val="22"/>
          <w:szCs w:val="22"/>
        </w:rPr>
        <w:t>, 1010-1014.</w:t>
      </w:r>
    </w:p>
    <w:p w14:paraId="1BA045B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arimont, D. H., &amp; Wandell, B. A. (1994). Matching color images: the effects of axial chromatic aberration. </w:t>
      </w:r>
      <w:r w:rsidRPr="00395C1F">
        <w:rPr>
          <w:i/>
          <w:noProof/>
          <w:sz w:val="22"/>
          <w:szCs w:val="22"/>
        </w:rPr>
        <w:t>Journal of the Optical Society of America A, 11(12)</w:t>
      </w:r>
      <w:r w:rsidRPr="00395C1F">
        <w:rPr>
          <w:noProof/>
          <w:sz w:val="22"/>
          <w:szCs w:val="22"/>
        </w:rPr>
        <w:t>, 3113-3122.</w:t>
      </w:r>
    </w:p>
    <w:p w14:paraId="7978B91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naci, G., Menegaz, G., Süsstrunk, S., &amp; Knoblauch, K. (2004). Chromatic contrast detection in spatial chromatic noise. </w:t>
      </w:r>
      <w:r w:rsidRPr="00395C1F">
        <w:rPr>
          <w:i/>
          <w:noProof/>
          <w:sz w:val="22"/>
          <w:szCs w:val="22"/>
        </w:rPr>
        <w:t>Visual Neuroscience, 21</w:t>
      </w:r>
      <w:r w:rsidRPr="00395C1F">
        <w:rPr>
          <w:noProof/>
          <w:sz w:val="22"/>
          <w:szCs w:val="22"/>
        </w:rPr>
        <w:t>, 291-294.</w:t>
      </w:r>
    </w:p>
    <w:p w14:paraId="5B0F04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rimoto, T., &amp; Smithson, H. E. (2018). Discrimination of spectral reflectance under environmental illumination. </w:t>
      </w:r>
      <w:r w:rsidRPr="00395C1F">
        <w:rPr>
          <w:i/>
          <w:noProof/>
          <w:sz w:val="22"/>
          <w:szCs w:val="22"/>
        </w:rPr>
        <w:t>J Opt Soc Am A Opt Image Sci Vis, 35(4)</w:t>
      </w:r>
      <w:r w:rsidRPr="00395C1F">
        <w:rPr>
          <w:noProof/>
          <w:sz w:val="22"/>
          <w:szCs w:val="22"/>
        </w:rPr>
        <w:t>, B244-B255.</w:t>
      </w:r>
    </w:p>
    <w:p w14:paraId="73BD8147"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Murray, R. F. (2021). Lightness perception in complex scenes. </w:t>
      </w:r>
      <w:r w:rsidRPr="00395C1F">
        <w:rPr>
          <w:i/>
          <w:noProof/>
          <w:sz w:val="22"/>
          <w:szCs w:val="22"/>
        </w:rPr>
        <w:t>Annual Review of Vision Science, in press</w:t>
      </w:r>
    </w:p>
    <w:p w14:paraId="79E620B2"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Nachmias, J. (1999). How is a grating detected on a narrowband noise masker? </w:t>
      </w:r>
      <w:r w:rsidRPr="00395C1F">
        <w:rPr>
          <w:i/>
          <w:noProof/>
          <w:sz w:val="22"/>
          <w:szCs w:val="22"/>
        </w:rPr>
        <w:t>Vision Research, 39(6)</w:t>
      </w:r>
      <w:r w:rsidRPr="00395C1F">
        <w:rPr>
          <w:noProof/>
          <w:sz w:val="22"/>
          <w:szCs w:val="22"/>
        </w:rPr>
        <w:t>, 1133-1142.</w:t>
      </w:r>
    </w:p>
    <w:p w14:paraId="4D5D1E7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achmias, J., &amp; Sansbury, R. V. (1974). Grating contrast: discrimination may be better than detection. </w:t>
      </w:r>
      <w:r w:rsidRPr="00395C1F">
        <w:rPr>
          <w:i/>
          <w:noProof/>
          <w:sz w:val="22"/>
          <w:szCs w:val="22"/>
        </w:rPr>
        <w:t>Vision Research, 14(10)</w:t>
      </w:r>
      <w:r w:rsidRPr="00395C1F">
        <w:rPr>
          <w:noProof/>
          <w:sz w:val="22"/>
          <w:szCs w:val="22"/>
        </w:rPr>
        <w:t>, 1039–1042.</w:t>
      </w:r>
    </w:p>
    <w:p w14:paraId="25D5E4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ienborg, H., Cohen, M. R., &amp; Cumming, B. G. (2012). Decision-related activity in sensory neurons: correlations among neurons and with behavior. </w:t>
      </w:r>
      <w:r w:rsidRPr="00395C1F">
        <w:rPr>
          <w:i/>
          <w:noProof/>
          <w:sz w:val="22"/>
          <w:szCs w:val="22"/>
        </w:rPr>
        <w:t>Annu Rev Neurosci, 35</w:t>
      </w:r>
      <w:r w:rsidRPr="00395C1F">
        <w:rPr>
          <w:noProof/>
          <w:sz w:val="22"/>
          <w:szCs w:val="22"/>
        </w:rPr>
        <w:t>, 463-483.</w:t>
      </w:r>
    </w:p>
    <w:p w14:paraId="6F86F5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arker, A. J., &amp; Newsome, W. T. (1998). Sense and the single neuron: probing the physiology of perception. </w:t>
      </w:r>
      <w:r w:rsidRPr="00395C1F">
        <w:rPr>
          <w:i/>
          <w:noProof/>
          <w:sz w:val="22"/>
          <w:szCs w:val="22"/>
        </w:rPr>
        <w:t>Annual Review of Neuroscience, 21(1)</w:t>
      </w:r>
      <w:r w:rsidRPr="00395C1F">
        <w:rPr>
          <w:noProof/>
          <w:sz w:val="22"/>
          <w:szCs w:val="22"/>
        </w:rPr>
        <w:t>, 227-277.</w:t>
      </w:r>
    </w:p>
    <w:p w14:paraId="12FA25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arce, B., Crichton, S., Mackiewicz, M., Finlayson, G. D., &amp; Hurlbert, A. (2014). Chromatic illumination discrimination ability reveals that human colour constancy is optimised for blue daylight illuminations. </w:t>
      </w:r>
      <w:r w:rsidRPr="00395C1F">
        <w:rPr>
          <w:i/>
          <w:noProof/>
          <w:sz w:val="22"/>
          <w:szCs w:val="22"/>
        </w:rPr>
        <w:t>PLoS ONE 9(2:e87989)</w:t>
      </w:r>
      <w:r w:rsidRPr="00395C1F">
        <w:rPr>
          <w:noProof/>
          <w:sz w:val="22"/>
          <w:szCs w:val="22"/>
        </w:rPr>
        <w:t>, e87989.</w:t>
      </w:r>
    </w:p>
    <w:p w14:paraId="0C816A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1990). The quantum efficiency of vision. In C. Blakemore (Ed.), </w:t>
      </w:r>
      <w:r w:rsidRPr="00395C1F">
        <w:rPr>
          <w:i/>
          <w:noProof/>
          <w:sz w:val="22"/>
          <w:szCs w:val="22"/>
        </w:rPr>
        <w:t>Vision: Coding and Efficiency</w:t>
      </w:r>
      <w:r w:rsidRPr="00395C1F">
        <w:rPr>
          <w:noProof/>
          <w:sz w:val="22"/>
          <w:szCs w:val="22"/>
        </w:rPr>
        <w:t xml:space="preserve"> (pp. 3-24).</w:t>
      </w:r>
    </w:p>
    <w:p w14:paraId="22BEA7AE"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amp; Farell, B. (1999). Why use noise? </w:t>
      </w:r>
      <w:r w:rsidRPr="00395C1F">
        <w:rPr>
          <w:i/>
          <w:noProof/>
          <w:sz w:val="22"/>
          <w:szCs w:val="22"/>
        </w:rPr>
        <w:t>Journal of the Optical Society of America A, 16(3)</w:t>
      </w:r>
      <w:r w:rsidRPr="00395C1F">
        <w:rPr>
          <w:noProof/>
          <w:sz w:val="22"/>
          <w:szCs w:val="22"/>
        </w:rPr>
        <w:t>, 647-653.</w:t>
      </w:r>
    </w:p>
    <w:p w14:paraId="6710094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rins, N., &amp; Kingdom, F. A. A. (2018). Applying the model-comparison approach to test specific tesearch hypotheses in psychophysical research using the Palamedes toolbox. </w:t>
      </w:r>
      <w:r w:rsidRPr="00395C1F">
        <w:rPr>
          <w:i/>
          <w:noProof/>
          <w:sz w:val="22"/>
          <w:szCs w:val="22"/>
        </w:rPr>
        <w:t>Frontiers in Psychology, 9</w:t>
      </w:r>
      <w:r w:rsidRPr="00395C1F">
        <w:rPr>
          <w:noProof/>
          <w:sz w:val="22"/>
          <w:szCs w:val="22"/>
        </w:rPr>
        <w:t>, 1250.</w:t>
      </w:r>
    </w:p>
    <w:p w14:paraId="6A6BBC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c, A., &amp; Brainard, D. H. (2016). The nature of instructional effects in color constancy. </w:t>
      </w:r>
      <w:r w:rsidRPr="00395C1F">
        <w:rPr>
          <w:i/>
          <w:noProof/>
          <w:sz w:val="22"/>
          <w:szCs w:val="22"/>
        </w:rPr>
        <w:t>J Exp Psychol Hum Percept Perform, 42(6)</w:t>
      </w:r>
      <w:r w:rsidRPr="00395C1F">
        <w:rPr>
          <w:noProof/>
          <w:sz w:val="22"/>
          <w:szCs w:val="22"/>
        </w:rPr>
        <w:t>, 847-865.</w:t>
      </w:r>
    </w:p>
    <w:p w14:paraId="3714C52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Radonjić, A., Ding, X., Krieger, A., Aston, S., Hurlbert, A. C., &amp; Brainard, D. H. (2018). Illumination discrimination in the absence of a fixed surface-reflectance layout. </w:t>
      </w:r>
      <w:r w:rsidRPr="00395C1F">
        <w:rPr>
          <w:i/>
          <w:noProof/>
          <w:sz w:val="22"/>
          <w:szCs w:val="22"/>
        </w:rPr>
        <w:t>Journal of Vision, 18(5:11)</w:t>
      </w:r>
    </w:p>
    <w:p w14:paraId="13F7AB5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ć, A., Pearce, B., Aston, S., Krieger, A., Dubin, H., Cottaris, N. P., Brainard, D. H., &amp; Hurlbert, A. C. (2016). Illumination discrimination in real and simulated scenes. </w:t>
      </w:r>
      <w:r w:rsidRPr="00395C1F">
        <w:rPr>
          <w:i/>
          <w:noProof/>
          <w:sz w:val="22"/>
          <w:szCs w:val="22"/>
        </w:rPr>
        <w:t>Journal of Vision, 16(11:2)</w:t>
      </w:r>
      <w:r w:rsidRPr="00395C1F">
        <w:rPr>
          <w:noProof/>
          <w:sz w:val="22"/>
          <w:szCs w:val="22"/>
        </w:rPr>
        <w:t>, 1-18.</w:t>
      </w:r>
    </w:p>
    <w:p w14:paraId="422888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dieck, R. W. (1998). </w:t>
      </w:r>
      <w:r w:rsidRPr="00395C1F">
        <w:rPr>
          <w:i/>
          <w:noProof/>
          <w:sz w:val="22"/>
          <w:szCs w:val="22"/>
        </w:rPr>
        <w:t>The First Steps in Seeing</w:t>
      </w:r>
      <w:r w:rsidRPr="00395C1F">
        <w:rPr>
          <w:noProof/>
          <w:sz w:val="22"/>
          <w:szCs w:val="22"/>
        </w:rPr>
        <w:t>. Sunderland, Mass.: Sinauer.</w:t>
      </w:r>
    </w:p>
    <w:p w14:paraId="5514CD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Franssila, R., &amp; Nasanen, R. (1992). Contrast sensitivity as a function of spatial frequency, viewing distance and eccentricity with and without spatial noise. </w:t>
      </w:r>
      <w:r w:rsidRPr="00395C1F">
        <w:rPr>
          <w:i/>
          <w:noProof/>
          <w:sz w:val="22"/>
          <w:szCs w:val="22"/>
        </w:rPr>
        <w:t>Vision Research, 32(4)</w:t>
      </w:r>
      <w:r w:rsidRPr="00395C1F">
        <w:rPr>
          <w:noProof/>
          <w:sz w:val="22"/>
          <w:szCs w:val="22"/>
        </w:rPr>
        <w:t>, 631-637.</w:t>
      </w:r>
    </w:p>
    <w:p w14:paraId="0ED1088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Raninen, A., &amp; Donner, K. (1999). The effects of temporal noise and retinal luminance on foveal flicker sensitivity. </w:t>
      </w:r>
      <w:r w:rsidRPr="00395C1F">
        <w:rPr>
          <w:i/>
          <w:noProof/>
          <w:sz w:val="22"/>
          <w:szCs w:val="22"/>
        </w:rPr>
        <w:t>Vision Research, 39</w:t>
      </w:r>
      <w:r w:rsidRPr="00395C1F">
        <w:rPr>
          <w:noProof/>
          <w:sz w:val="22"/>
          <w:szCs w:val="22"/>
        </w:rPr>
        <w:t>, 533-539.</w:t>
      </w:r>
    </w:p>
    <w:p w14:paraId="3D1529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uff, D. A., Ni, A. M., &amp; Cohen, M. R. (2018). Cognition as a window into neuronal population space. </w:t>
      </w:r>
      <w:r w:rsidRPr="00395C1F">
        <w:rPr>
          <w:i/>
          <w:noProof/>
          <w:sz w:val="22"/>
          <w:szCs w:val="22"/>
        </w:rPr>
        <w:t>Annual Review of Neuroscience, 41</w:t>
      </w:r>
      <w:r w:rsidRPr="00395C1F">
        <w:rPr>
          <w:noProof/>
          <w:sz w:val="22"/>
          <w:szCs w:val="22"/>
        </w:rPr>
        <w:t>, 77-97.</w:t>
      </w:r>
    </w:p>
    <w:p w14:paraId="22B552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ankeralli, M. J., &amp; Mullen, K. T. (1997). Postreceptoral chromatic detection mechanisms revealed by noise masking in three-dimensional cone contrast space. </w:t>
      </w:r>
      <w:r w:rsidRPr="00395C1F">
        <w:rPr>
          <w:i/>
          <w:noProof/>
          <w:sz w:val="22"/>
          <w:szCs w:val="22"/>
        </w:rPr>
        <w:t>Journal of the Optical Society of America A, 14(10)</w:t>
      </w:r>
      <w:r w:rsidRPr="00395C1F">
        <w:rPr>
          <w:noProof/>
          <w:sz w:val="22"/>
          <w:szCs w:val="22"/>
        </w:rPr>
        <w:t>, 2633-2646.</w:t>
      </w:r>
    </w:p>
    <w:p w14:paraId="427C17DB"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hadlen, M. N., Britten, K. H., Newsome, W. T., &amp; Movshon, J. A. (1996). A computational analysis of the relationship between neuronal and behavioral responses to visual motion. </w:t>
      </w:r>
      <w:r w:rsidRPr="00395C1F">
        <w:rPr>
          <w:i/>
          <w:noProof/>
          <w:sz w:val="22"/>
          <w:szCs w:val="22"/>
        </w:rPr>
        <w:t>Journal of Neuroscience, 16</w:t>
      </w:r>
      <w:r w:rsidRPr="00395C1F">
        <w:rPr>
          <w:noProof/>
          <w:sz w:val="22"/>
          <w:szCs w:val="22"/>
        </w:rPr>
        <w:t>, 1486-1510.</w:t>
      </w:r>
    </w:p>
    <w:p w14:paraId="59B50F9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ingh, V., Cottaris, N. P., Heasly, B. S., Brainard, D. H., &amp; Burge, J. (2018). Computational luminance constancy from naturalistic images. </w:t>
      </w:r>
      <w:r w:rsidRPr="00395C1F">
        <w:rPr>
          <w:i/>
          <w:noProof/>
          <w:sz w:val="22"/>
          <w:szCs w:val="22"/>
        </w:rPr>
        <w:t>Journal of Vision, 18(13)</w:t>
      </w:r>
      <w:r w:rsidRPr="00395C1F">
        <w:rPr>
          <w:noProof/>
          <w:sz w:val="22"/>
          <w:szCs w:val="22"/>
        </w:rPr>
        <w:t>, 19.</w:t>
      </w:r>
    </w:p>
    <w:p w14:paraId="702D02A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mithson, H. E. (2005). Sensory, computational, and cognitive components of human color constancy. </w:t>
      </w:r>
      <w:r w:rsidRPr="00395C1F">
        <w:rPr>
          <w:i/>
          <w:noProof/>
          <w:sz w:val="22"/>
          <w:szCs w:val="22"/>
        </w:rPr>
        <w:t>Philosophical Transactions of the Royal Society of London. Series B, 360(1458)</w:t>
      </w:r>
      <w:r w:rsidRPr="00395C1F">
        <w:rPr>
          <w:noProof/>
          <w:sz w:val="22"/>
          <w:szCs w:val="22"/>
        </w:rPr>
        <w:t>, 1329-1346.</w:t>
      </w:r>
    </w:p>
    <w:p w14:paraId="1EE6CB0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Teller, D. Y. (1984). Linking propositions. </w:t>
      </w:r>
      <w:r w:rsidRPr="00395C1F">
        <w:rPr>
          <w:i/>
          <w:noProof/>
          <w:sz w:val="22"/>
          <w:szCs w:val="22"/>
        </w:rPr>
        <w:t>Vision Research, 24(10)</w:t>
      </w:r>
      <w:r w:rsidRPr="00395C1F">
        <w:rPr>
          <w:noProof/>
          <w:sz w:val="22"/>
          <w:szCs w:val="22"/>
        </w:rPr>
        <w:t>, 1233-1246.</w:t>
      </w:r>
    </w:p>
    <w:p w14:paraId="35FCFFC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Vrhel, M. J., Gershon, R., &amp; Iwan, L. S. (1994). Measurement and analysis of object reflectance spectra. </w:t>
      </w:r>
      <w:r w:rsidRPr="00395C1F">
        <w:rPr>
          <w:i/>
          <w:noProof/>
          <w:sz w:val="22"/>
          <w:szCs w:val="22"/>
        </w:rPr>
        <w:t>Color Research &amp; Application, 19(1)</w:t>
      </w:r>
      <w:r w:rsidRPr="00395C1F">
        <w:rPr>
          <w:noProof/>
          <w:sz w:val="22"/>
          <w:szCs w:val="22"/>
        </w:rPr>
        <w:t>, 4-9.</w:t>
      </w:r>
    </w:p>
    <w:p w14:paraId="6B669A3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iss, D., Witzel, C., &amp; Gegenfurtner, K. (2017). Determinants of colour constancy and the blue bias. </w:t>
      </w:r>
      <w:r w:rsidRPr="00395C1F">
        <w:rPr>
          <w:i/>
          <w:noProof/>
          <w:sz w:val="22"/>
          <w:szCs w:val="22"/>
        </w:rPr>
        <w:t>i-Perception, 8(6)</w:t>
      </w:r>
      <w:r w:rsidRPr="00395C1F">
        <w:rPr>
          <w:noProof/>
          <w:sz w:val="22"/>
          <w:szCs w:val="22"/>
        </w:rPr>
        <w:t>, 204166951773963.</w:t>
      </w:r>
    </w:p>
    <w:p w14:paraId="63B8E03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stheimer, G. (1986). The eye as an optical instrument. In K. R. Boff, L. Kaufman &amp; J. P. THomas (Eds.), </w:t>
      </w:r>
      <w:r w:rsidRPr="00395C1F">
        <w:rPr>
          <w:i/>
          <w:noProof/>
          <w:sz w:val="22"/>
          <w:szCs w:val="22"/>
        </w:rPr>
        <w:t>Handbook of Perception and Human Performance: Sensory Processes and Perception</w:t>
      </w:r>
      <w:r w:rsidRPr="00395C1F">
        <w:rPr>
          <w:noProof/>
          <w:sz w:val="22"/>
          <w:szCs w:val="22"/>
        </w:rPr>
        <w:t xml:space="preserve"> (pp. 4.1-4.20). New York: John Wiley &amp; Sons.</w:t>
      </w:r>
    </w:p>
    <w:p w14:paraId="669D4440"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Witzel, C., &amp; Gegenfurtner, K. R. (2018). Color perception: objects, constancy, and categories. </w:t>
      </w:r>
      <w:r w:rsidRPr="00395C1F">
        <w:rPr>
          <w:i/>
          <w:noProof/>
          <w:sz w:val="22"/>
          <w:szCs w:val="22"/>
        </w:rPr>
        <w:t>Annual Review of Vision Science, 4</w:t>
      </w:r>
      <w:r w:rsidRPr="00395C1F">
        <w:rPr>
          <w:noProof/>
          <w:sz w:val="22"/>
          <w:szCs w:val="22"/>
        </w:rPr>
        <w:t>, 475-499.</w:t>
      </w:r>
    </w:p>
    <w:p w14:paraId="06CCECC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ang, X., &amp; Brainard, D. H. (2004). </w:t>
      </w:r>
      <w:r w:rsidRPr="00395C1F">
        <w:rPr>
          <w:i/>
          <w:noProof/>
          <w:sz w:val="22"/>
          <w:szCs w:val="22"/>
        </w:rPr>
        <w:t>Bayesian color correction method for non-colorimetric digital image sensors.</w:t>
      </w:r>
      <w:r w:rsidRPr="00395C1F">
        <w:rPr>
          <w:noProof/>
          <w:sz w:val="22"/>
          <w:szCs w:val="22"/>
        </w:rPr>
        <w:t xml:space="preserve"> Paper presented at Color and Imaging Conference, 308-314.</w:t>
      </w:r>
    </w:p>
    <w:p w14:paraId="696A69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u, H., Yuille, A., &amp; Kersten, D. (2021). </w:t>
      </w:r>
      <w:r w:rsidRPr="00395C1F">
        <w:rPr>
          <w:i/>
          <w:noProof/>
          <w:sz w:val="22"/>
          <w:szCs w:val="22"/>
        </w:rPr>
        <w:t>Three-dimensional pose discrimination in natural images of humans</w:t>
      </w:r>
      <w:r w:rsidRPr="00395C1F">
        <w:rPr>
          <w:noProof/>
          <w:sz w:val="22"/>
          <w:szCs w:val="22"/>
        </w:rPr>
        <w:t>. Presented at the Annual Meeting of the Vision Sciences Society, May 21-26, 2021. Poster A70.</w:t>
      </w:r>
    </w:p>
    <w:p w14:paraId="2A051FE9" w14:textId="559FAADB" w:rsidR="00F06CF5" w:rsidRPr="00395C1F" w:rsidRDefault="00B66158" w:rsidP="00E846BC">
      <w:pPr>
        <w:pStyle w:val="EndNoteBibliography"/>
        <w:ind w:left="720" w:hanging="720"/>
        <w:rPr>
          <w:b/>
          <w:bCs/>
          <w:sz w:val="22"/>
          <w:szCs w:val="22"/>
        </w:rPr>
      </w:pPr>
      <w:r w:rsidRPr="00395C1F">
        <w:rPr>
          <w:b/>
          <w:bCs/>
          <w:sz w:val="22"/>
          <w:szCs w:val="22"/>
        </w:rPr>
        <w:fldChar w:fldCharType="end"/>
      </w:r>
    </w:p>
    <w:sectPr w:rsidR="00F06CF5" w:rsidRPr="00395C1F" w:rsidSect="006B0DE9">
      <w:footerReference w:type="even" r:id="rId18"/>
      <w:footerReference w:type="default" r:id="rId19"/>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ijay Singh" w:date="2021-08-15T08:31:00Z" w:initials="VS">
    <w:p w14:paraId="58D8B1A4" w14:textId="2D2FD66E" w:rsidR="00894410" w:rsidRDefault="00894410">
      <w:pPr>
        <w:pStyle w:val="CommentText"/>
      </w:pPr>
      <w:r>
        <w:t xml:space="preserve">Should this be </w:t>
      </w:r>
      <w:r>
        <w:rPr>
          <w:rStyle w:val="CommentReference"/>
        </w:rPr>
        <w:annotationRef/>
      </w:r>
      <w:r>
        <w:t>“appea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8B1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34F4A" w16cex:dateUtc="2021-08-15T1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8B1A4" w16cid:durableId="24C34F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14D93" w14:textId="77777777" w:rsidR="009E0E80" w:rsidRDefault="009E0E80">
      <w:r>
        <w:separator/>
      </w:r>
    </w:p>
  </w:endnote>
  <w:endnote w:type="continuationSeparator" w:id="0">
    <w:p w14:paraId="7E3FF2DD" w14:textId="77777777" w:rsidR="009E0E80" w:rsidRDefault="009E0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EndPr>
      <w:rPr>
        <w:rStyle w:val="PageNumber"/>
      </w:rPr>
    </w:sdtEnd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EndPr>
      <w:rPr>
        <w:rStyle w:val="PageNumber"/>
      </w:rPr>
    </w:sdtEnd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26B01" w14:textId="77777777" w:rsidR="009E0E80" w:rsidRDefault="009E0E80">
      <w:r>
        <w:separator/>
      </w:r>
    </w:p>
  </w:footnote>
  <w:footnote w:type="continuationSeparator" w:id="0">
    <w:p w14:paraId="64F252F1" w14:textId="77777777" w:rsidR="009E0E80" w:rsidRDefault="009E0E80">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2CE38254" w14:textId="77777777" w:rsidR="00E300F3" w:rsidRDefault="00E300F3" w:rsidP="00E300F3">
      <w:pPr>
        <w:pStyle w:val="FootnoteText"/>
      </w:pPr>
      <w:r>
        <w:rPr>
          <w:rStyle w:val="FootnoteReference"/>
        </w:rPr>
        <w:footnoteRef/>
      </w:r>
      <w:r>
        <w:t xml:space="preserve"> We adopt the lightness discrimination threshold terminology based on the underlying assumption that observers perform the task using their perceptual lightness representation, and indeed our instructions to subjects used the lightness terminology to describe what should be judged. The actual stimulus variable being varied, however, was the simulated achromatic reflectance of the target object being judged, and feedback was given based on the value of this reflectance. In this paper, we do not explore the question as to whether the results would be affected if we had varied the instructions given to subjects (see footnote 1 above).</w:t>
      </w:r>
    </w:p>
  </w:footnote>
  <w:footnote w:id="3">
    <w:p w14:paraId="48C4E5D2" w14:textId="77777777" w:rsidR="00F60A64" w:rsidRDefault="00F60A64" w:rsidP="00F60A64">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 w:id="4">
    <w:p w14:paraId="412FF582" w14:textId="34E3E3A0" w:rsidR="001F1290" w:rsidDel="00EE57E8" w:rsidRDefault="001F1290" w:rsidP="001F1290">
      <w:pPr>
        <w:pStyle w:val="FootnoteText"/>
        <w:rPr>
          <w:del w:id="145" w:author="Vijay Singh" w:date="2021-08-15T11:33:00Z"/>
        </w:rPr>
      </w:pPr>
      <w:del w:id="146" w:author="Vijay Singh" w:date="2021-08-15T11:33:00Z">
        <w:r w:rsidDel="00EE57E8">
          <w:rPr>
            <w:rStyle w:val="FootnoteReference"/>
          </w:rPr>
          <w:footnoteRef/>
        </w:r>
        <w:r w:rsidDel="00EE57E8">
          <w:delText xml:space="preserve"> We adopt the lightness discrimination threshold terminology based on the </w:delText>
        </w:r>
        <w:r w:rsidR="00636D78" w:rsidDel="00EE57E8">
          <w:delText>underl</w:delText>
        </w:r>
        <w:r w:rsidR="00384754" w:rsidDel="00EE57E8">
          <w:delText>y</w:delText>
        </w:r>
        <w:r w:rsidR="00636D78" w:rsidDel="00EE57E8">
          <w:delText>ing assumption that</w:delText>
        </w:r>
        <w:r w:rsidDel="00EE57E8">
          <w:delText xml:space="preserve"> </w:delText>
        </w:r>
        <w:r w:rsidR="00636D78" w:rsidDel="00EE57E8">
          <w:delText>observers</w:delText>
        </w:r>
        <w:r w:rsidDel="00EE57E8">
          <w:delText xml:space="preserve"> perform the task using their </w:delText>
        </w:r>
        <w:r w:rsidR="00636D78" w:rsidDel="00EE57E8">
          <w:delText xml:space="preserve">perceptual lightness </w:delText>
        </w:r>
        <w:r w:rsidDel="00EE57E8">
          <w:delText xml:space="preserve">representation, and </w:delText>
        </w:r>
        <w:r w:rsidR="00636D78" w:rsidDel="00EE57E8">
          <w:delText xml:space="preserve">indeed </w:delText>
        </w:r>
        <w:r w:rsidDel="00EE57E8">
          <w:delText>our instructions to subjects used the lightness terminology to describe what should be judged. The actual stimulus variable being varied, however</w:delText>
        </w:r>
        <w:r w:rsidR="002C205F" w:rsidDel="00EE57E8">
          <w:delText>,</w:delText>
        </w:r>
        <w:r w:rsidDel="00EE57E8">
          <w:delText xml:space="preserve"> was the simulated achromatic reflectance of the </w:delText>
        </w:r>
        <w:r w:rsidR="00636D78" w:rsidDel="00EE57E8">
          <w:delText xml:space="preserve">target </w:delText>
        </w:r>
        <w:r w:rsidDel="00EE57E8">
          <w:delText xml:space="preserve">object being judged, and feedback was given based on the value of this </w:delText>
        </w:r>
        <w:r w:rsidR="00636D78" w:rsidDel="00EE57E8">
          <w:delText>reflectance</w:delText>
        </w:r>
        <w:r w:rsidDel="00EE57E8">
          <w:delText>. In this paper, we do not explore the question as to whether the results would be affected if we had varied the instructions given to subjects (see footnote 1 abov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25F478EE">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C346FBDA">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6FD6E000">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081A0672">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C25AA9D8">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4406F664">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DEB08E4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406830E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5680FD76">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BA5E45"/>
    <w:rsid w:val="00000E5B"/>
    <w:rsid w:val="00000FAC"/>
    <w:rsid w:val="00001937"/>
    <w:rsid w:val="0000256E"/>
    <w:rsid w:val="00002A28"/>
    <w:rsid w:val="00003073"/>
    <w:rsid w:val="000031CF"/>
    <w:rsid w:val="000039BA"/>
    <w:rsid w:val="00004436"/>
    <w:rsid w:val="00006427"/>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098E"/>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0D7F"/>
    <w:rsid w:val="00031194"/>
    <w:rsid w:val="000312E4"/>
    <w:rsid w:val="00031C09"/>
    <w:rsid w:val="00032382"/>
    <w:rsid w:val="000324C3"/>
    <w:rsid w:val="00032884"/>
    <w:rsid w:val="000329AF"/>
    <w:rsid w:val="00032A5C"/>
    <w:rsid w:val="00032D99"/>
    <w:rsid w:val="00032EB4"/>
    <w:rsid w:val="00033045"/>
    <w:rsid w:val="0003340F"/>
    <w:rsid w:val="00034202"/>
    <w:rsid w:val="00036009"/>
    <w:rsid w:val="00036153"/>
    <w:rsid w:val="000362F1"/>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0A4E"/>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41E"/>
    <w:rsid w:val="00095DB1"/>
    <w:rsid w:val="00096693"/>
    <w:rsid w:val="00096E38"/>
    <w:rsid w:val="00096F00"/>
    <w:rsid w:val="00097124"/>
    <w:rsid w:val="000975D3"/>
    <w:rsid w:val="000A06EB"/>
    <w:rsid w:val="000A0E0B"/>
    <w:rsid w:val="000A1CB5"/>
    <w:rsid w:val="000A21FF"/>
    <w:rsid w:val="000A284C"/>
    <w:rsid w:val="000A36E2"/>
    <w:rsid w:val="000A3A19"/>
    <w:rsid w:val="000A44AD"/>
    <w:rsid w:val="000A48AD"/>
    <w:rsid w:val="000A48CA"/>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A2C"/>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E7942"/>
    <w:rsid w:val="000F1542"/>
    <w:rsid w:val="000F25CA"/>
    <w:rsid w:val="000F2BCF"/>
    <w:rsid w:val="000F32E4"/>
    <w:rsid w:val="000F38E3"/>
    <w:rsid w:val="000F3A2A"/>
    <w:rsid w:val="000F438F"/>
    <w:rsid w:val="000F43CD"/>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64E7"/>
    <w:rsid w:val="00107D21"/>
    <w:rsid w:val="001108E7"/>
    <w:rsid w:val="00110AE5"/>
    <w:rsid w:val="00111BA8"/>
    <w:rsid w:val="0011332E"/>
    <w:rsid w:val="00113DFD"/>
    <w:rsid w:val="001147D4"/>
    <w:rsid w:val="00115FF6"/>
    <w:rsid w:val="001168BE"/>
    <w:rsid w:val="001168F9"/>
    <w:rsid w:val="00116E50"/>
    <w:rsid w:val="0011776E"/>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960"/>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C9"/>
    <w:rsid w:val="001572FD"/>
    <w:rsid w:val="001576D6"/>
    <w:rsid w:val="00160A07"/>
    <w:rsid w:val="00160AC7"/>
    <w:rsid w:val="00160D0A"/>
    <w:rsid w:val="00162F9E"/>
    <w:rsid w:val="00163175"/>
    <w:rsid w:val="00163195"/>
    <w:rsid w:val="0016392E"/>
    <w:rsid w:val="00163EB5"/>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5C8"/>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46C6"/>
    <w:rsid w:val="001C5BAF"/>
    <w:rsid w:val="001C5FAC"/>
    <w:rsid w:val="001C67C7"/>
    <w:rsid w:val="001C68CB"/>
    <w:rsid w:val="001C6B4F"/>
    <w:rsid w:val="001C6C2C"/>
    <w:rsid w:val="001C6D21"/>
    <w:rsid w:val="001C7064"/>
    <w:rsid w:val="001C72F7"/>
    <w:rsid w:val="001C7431"/>
    <w:rsid w:val="001C744A"/>
    <w:rsid w:val="001C78FE"/>
    <w:rsid w:val="001D0406"/>
    <w:rsid w:val="001D0525"/>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2603"/>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243"/>
    <w:rsid w:val="00201D8F"/>
    <w:rsid w:val="0020237D"/>
    <w:rsid w:val="002033A4"/>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743"/>
    <w:rsid w:val="00224C71"/>
    <w:rsid w:val="0022589B"/>
    <w:rsid w:val="00226B23"/>
    <w:rsid w:val="00226F28"/>
    <w:rsid w:val="00227C8B"/>
    <w:rsid w:val="002304B1"/>
    <w:rsid w:val="002316FE"/>
    <w:rsid w:val="00231C90"/>
    <w:rsid w:val="00232181"/>
    <w:rsid w:val="00233498"/>
    <w:rsid w:val="00233624"/>
    <w:rsid w:val="00233C77"/>
    <w:rsid w:val="00233D89"/>
    <w:rsid w:val="002346B0"/>
    <w:rsid w:val="002348AC"/>
    <w:rsid w:val="00234C9F"/>
    <w:rsid w:val="0023566A"/>
    <w:rsid w:val="00235AB6"/>
    <w:rsid w:val="00237B64"/>
    <w:rsid w:val="0024042A"/>
    <w:rsid w:val="00240F08"/>
    <w:rsid w:val="002411FB"/>
    <w:rsid w:val="002417F3"/>
    <w:rsid w:val="00241A4C"/>
    <w:rsid w:val="0024261E"/>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0DF5"/>
    <w:rsid w:val="002714A1"/>
    <w:rsid w:val="002723A1"/>
    <w:rsid w:val="002728A2"/>
    <w:rsid w:val="00274E73"/>
    <w:rsid w:val="00274F9F"/>
    <w:rsid w:val="0027520D"/>
    <w:rsid w:val="00275BAD"/>
    <w:rsid w:val="0027653B"/>
    <w:rsid w:val="00276923"/>
    <w:rsid w:val="002775F6"/>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35F1"/>
    <w:rsid w:val="002A4C90"/>
    <w:rsid w:val="002A51AC"/>
    <w:rsid w:val="002A5BB7"/>
    <w:rsid w:val="002A6675"/>
    <w:rsid w:val="002A69E2"/>
    <w:rsid w:val="002A71AF"/>
    <w:rsid w:val="002A7385"/>
    <w:rsid w:val="002A7ADE"/>
    <w:rsid w:val="002A7BAD"/>
    <w:rsid w:val="002B0391"/>
    <w:rsid w:val="002B0BA3"/>
    <w:rsid w:val="002B0ECD"/>
    <w:rsid w:val="002B0FF8"/>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DB4"/>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0C3"/>
    <w:rsid w:val="002D622C"/>
    <w:rsid w:val="002D7343"/>
    <w:rsid w:val="002D7B56"/>
    <w:rsid w:val="002D7BA3"/>
    <w:rsid w:val="002D7BBD"/>
    <w:rsid w:val="002D7C2E"/>
    <w:rsid w:val="002D7E3D"/>
    <w:rsid w:val="002E0B64"/>
    <w:rsid w:val="002E199B"/>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3C8"/>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159"/>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305"/>
    <w:rsid w:val="00323B6C"/>
    <w:rsid w:val="00324F41"/>
    <w:rsid w:val="003251F6"/>
    <w:rsid w:val="00325EF0"/>
    <w:rsid w:val="003261EB"/>
    <w:rsid w:val="003266A1"/>
    <w:rsid w:val="0032696D"/>
    <w:rsid w:val="003271C3"/>
    <w:rsid w:val="003309DA"/>
    <w:rsid w:val="00331103"/>
    <w:rsid w:val="00331526"/>
    <w:rsid w:val="00331EEB"/>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612"/>
    <w:rsid w:val="00343981"/>
    <w:rsid w:val="00344242"/>
    <w:rsid w:val="003449A6"/>
    <w:rsid w:val="00345A33"/>
    <w:rsid w:val="00345D23"/>
    <w:rsid w:val="00345ECA"/>
    <w:rsid w:val="00346166"/>
    <w:rsid w:val="00346A80"/>
    <w:rsid w:val="00347149"/>
    <w:rsid w:val="003473AF"/>
    <w:rsid w:val="003474F4"/>
    <w:rsid w:val="003475CC"/>
    <w:rsid w:val="00347906"/>
    <w:rsid w:val="00347E2D"/>
    <w:rsid w:val="00347F41"/>
    <w:rsid w:val="00350733"/>
    <w:rsid w:val="003517E9"/>
    <w:rsid w:val="003518E5"/>
    <w:rsid w:val="00351B43"/>
    <w:rsid w:val="00351E0E"/>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5AF"/>
    <w:rsid w:val="003677CA"/>
    <w:rsid w:val="00367A6D"/>
    <w:rsid w:val="003705A0"/>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08E1"/>
    <w:rsid w:val="00391D41"/>
    <w:rsid w:val="00391EAA"/>
    <w:rsid w:val="003921FB"/>
    <w:rsid w:val="0039238A"/>
    <w:rsid w:val="0039301C"/>
    <w:rsid w:val="003936AF"/>
    <w:rsid w:val="00393FDB"/>
    <w:rsid w:val="00394E6A"/>
    <w:rsid w:val="00394F24"/>
    <w:rsid w:val="003954DF"/>
    <w:rsid w:val="00395A72"/>
    <w:rsid w:val="00395C1F"/>
    <w:rsid w:val="00396E68"/>
    <w:rsid w:val="0039743A"/>
    <w:rsid w:val="003A0E1B"/>
    <w:rsid w:val="003A0E3F"/>
    <w:rsid w:val="003A0FC4"/>
    <w:rsid w:val="003A1571"/>
    <w:rsid w:val="003A1873"/>
    <w:rsid w:val="003A19C7"/>
    <w:rsid w:val="003A2BDD"/>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5C36"/>
    <w:rsid w:val="003B64FA"/>
    <w:rsid w:val="003B660F"/>
    <w:rsid w:val="003B66A4"/>
    <w:rsid w:val="003B6EB5"/>
    <w:rsid w:val="003B79E6"/>
    <w:rsid w:val="003C11D1"/>
    <w:rsid w:val="003C1F7D"/>
    <w:rsid w:val="003C206F"/>
    <w:rsid w:val="003C42DB"/>
    <w:rsid w:val="003C4446"/>
    <w:rsid w:val="003C4E69"/>
    <w:rsid w:val="003C56F5"/>
    <w:rsid w:val="003C574E"/>
    <w:rsid w:val="003C5E00"/>
    <w:rsid w:val="003C680E"/>
    <w:rsid w:val="003C6F60"/>
    <w:rsid w:val="003C71F1"/>
    <w:rsid w:val="003C72E6"/>
    <w:rsid w:val="003C750C"/>
    <w:rsid w:val="003D1F5A"/>
    <w:rsid w:val="003D1F61"/>
    <w:rsid w:val="003D2B09"/>
    <w:rsid w:val="003D2C54"/>
    <w:rsid w:val="003D3E8F"/>
    <w:rsid w:val="003D3F79"/>
    <w:rsid w:val="003D3FB9"/>
    <w:rsid w:val="003D433A"/>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71"/>
    <w:rsid w:val="003F25CB"/>
    <w:rsid w:val="003F2D86"/>
    <w:rsid w:val="003F3838"/>
    <w:rsid w:val="003F3C5B"/>
    <w:rsid w:val="003F4114"/>
    <w:rsid w:val="003F4354"/>
    <w:rsid w:val="003F44BB"/>
    <w:rsid w:val="003F4765"/>
    <w:rsid w:val="003F4885"/>
    <w:rsid w:val="003F49DB"/>
    <w:rsid w:val="003F4FDA"/>
    <w:rsid w:val="003F515E"/>
    <w:rsid w:val="003F5523"/>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6D5"/>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5A8"/>
    <w:rsid w:val="0042665F"/>
    <w:rsid w:val="00426878"/>
    <w:rsid w:val="0042688A"/>
    <w:rsid w:val="00427410"/>
    <w:rsid w:val="004274A1"/>
    <w:rsid w:val="00430521"/>
    <w:rsid w:val="0043071E"/>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C0F"/>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26E0"/>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2CEE"/>
    <w:rsid w:val="004639F3"/>
    <w:rsid w:val="00463DB6"/>
    <w:rsid w:val="00463EB9"/>
    <w:rsid w:val="00463F83"/>
    <w:rsid w:val="0046432E"/>
    <w:rsid w:val="004644BD"/>
    <w:rsid w:val="0046494F"/>
    <w:rsid w:val="00464B28"/>
    <w:rsid w:val="00464B40"/>
    <w:rsid w:val="00465ACE"/>
    <w:rsid w:val="004705BB"/>
    <w:rsid w:val="00470C92"/>
    <w:rsid w:val="00470D16"/>
    <w:rsid w:val="004710B6"/>
    <w:rsid w:val="004717ED"/>
    <w:rsid w:val="004732AC"/>
    <w:rsid w:val="0047350E"/>
    <w:rsid w:val="00473DFD"/>
    <w:rsid w:val="00475DA6"/>
    <w:rsid w:val="004763A1"/>
    <w:rsid w:val="00476835"/>
    <w:rsid w:val="00476ADD"/>
    <w:rsid w:val="00477BCD"/>
    <w:rsid w:val="00480522"/>
    <w:rsid w:val="0048087A"/>
    <w:rsid w:val="00480A6B"/>
    <w:rsid w:val="00481217"/>
    <w:rsid w:val="004818BB"/>
    <w:rsid w:val="00481A43"/>
    <w:rsid w:val="00482247"/>
    <w:rsid w:val="00482926"/>
    <w:rsid w:val="00482993"/>
    <w:rsid w:val="00482EA7"/>
    <w:rsid w:val="0048339D"/>
    <w:rsid w:val="00484B28"/>
    <w:rsid w:val="004850E5"/>
    <w:rsid w:val="004866F7"/>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70B"/>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00B2"/>
    <w:rsid w:val="004F1453"/>
    <w:rsid w:val="004F148E"/>
    <w:rsid w:val="004F257A"/>
    <w:rsid w:val="004F3175"/>
    <w:rsid w:val="004F3751"/>
    <w:rsid w:val="004F4D85"/>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099D"/>
    <w:rsid w:val="00512094"/>
    <w:rsid w:val="00512E48"/>
    <w:rsid w:val="005132E0"/>
    <w:rsid w:val="00513575"/>
    <w:rsid w:val="00513B73"/>
    <w:rsid w:val="00513F6B"/>
    <w:rsid w:val="005140C5"/>
    <w:rsid w:val="0051484F"/>
    <w:rsid w:val="00514ABA"/>
    <w:rsid w:val="00515062"/>
    <w:rsid w:val="00516975"/>
    <w:rsid w:val="005176DF"/>
    <w:rsid w:val="005201B8"/>
    <w:rsid w:val="0052038C"/>
    <w:rsid w:val="005205EA"/>
    <w:rsid w:val="00520BDC"/>
    <w:rsid w:val="00520E77"/>
    <w:rsid w:val="00521379"/>
    <w:rsid w:val="0052183E"/>
    <w:rsid w:val="00521942"/>
    <w:rsid w:val="00521A04"/>
    <w:rsid w:val="00521E01"/>
    <w:rsid w:val="00522465"/>
    <w:rsid w:val="00522913"/>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1F3A"/>
    <w:rsid w:val="00542154"/>
    <w:rsid w:val="00542363"/>
    <w:rsid w:val="00543C10"/>
    <w:rsid w:val="00543E43"/>
    <w:rsid w:val="00544298"/>
    <w:rsid w:val="0054434E"/>
    <w:rsid w:val="00544BC6"/>
    <w:rsid w:val="0054548D"/>
    <w:rsid w:val="005455B8"/>
    <w:rsid w:val="00545D93"/>
    <w:rsid w:val="00545E90"/>
    <w:rsid w:val="0054653B"/>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802"/>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2E40"/>
    <w:rsid w:val="00573088"/>
    <w:rsid w:val="005737D3"/>
    <w:rsid w:val="00573AAA"/>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5D1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41A"/>
    <w:rsid w:val="00596984"/>
    <w:rsid w:val="00597A73"/>
    <w:rsid w:val="005A0678"/>
    <w:rsid w:val="005A0EEE"/>
    <w:rsid w:val="005A0F91"/>
    <w:rsid w:val="005A145F"/>
    <w:rsid w:val="005A1649"/>
    <w:rsid w:val="005A1C08"/>
    <w:rsid w:val="005A27F7"/>
    <w:rsid w:val="005A28FB"/>
    <w:rsid w:val="005A2B15"/>
    <w:rsid w:val="005A3922"/>
    <w:rsid w:val="005A40CF"/>
    <w:rsid w:val="005A5299"/>
    <w:rsid w:val="005A55AB"/>
    <w:rsid w:val="005A5A25"/>
    <w:rsid w:val="005A5A46"/>
    <w:rsid w:val="005A5A9E"/>
    <w:rsid w:val="005A617B"/>
    <w:rsid w:val="005A742B"/>
    <w:rsid w:val="005A78F8"/>
    <w:rsid w:val="005B0CA6"/>
    <w:rsid w:val="005B13C4"/>
    <w:rsid w:val="005B1F9A"/>
    <w:rsid w:val="005B222B"/>
    <w:rsid w:val="005B2A2A"/>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3861"/>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492"/>
    <w:rsid w:val="005D65EC"/>
    <w:rsid w:val="005D676E"/>
    <w:rsid w:val="005D68F7"/>
    <w:rsid w:val="005D6C50"/>
    <w:rsid w:val="005D76E6"/>
    <w:rsid w:val="005E029D"/>
    <w:rsid w:val="005E06E3"/>
    <w:rsid w:val="005E0840"/>
    <w:rsid w:val="005E0AA5"/>
    <w:rsid w:val="005E1130"/>
    <w:rsid w:val="005E157E"/>
    <w:rsid w:val="005E20CF"/>
    <w:rsid w:val="005E20FD"/>
    <w:rsid w:val="005E2986"/>
    <w:rsid w:val="005E3808"/>
    <w:rsid w:val="005E3B39"/>
    <w:rsid w:val="005E4315"/>
    <w:rsid w:val="005E4FB1"/>
    <w:rsid w:val="005E54D7"/>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4644"/>
    <w:rsid w:val="005F5B55"/>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3705"/>
    <w:rsid w:val="0060402D"/>
    <w:rsid w:val="006041D0"/>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C8A"/>
    <w:rsid w:val="00621D0C"/>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195"/>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043"/>
    <w:rsid w:val="0067387F"/>
    <w:rsid w:val="00673BF4"/>
    <w:rsid w:val="006744C8"/>
    <w:rsid w:val="0067498E"/>
    <w:rsid w:val="00674B1C"/>
    <w:rsid w:val="00675706"/>
    <w:rsid w:val="006761EA"/>
    <w:rsid w:val="006764E5"/>
    <w:rsid w:val="00680093"/>
    <w:rsid w:val="0068037C"/>
    <w:rsid w:val="00681904"/>
    <w:rsid w:val="00681A42"/>
    <w:rsid w:val="00681FFC"/>
    <w:rsid w:val="00682420"/>
    <w:rsid w:val="006828C0"/>
    <w:rsid w:val="00683A9C"/>
    <w:rsid w:val="00684003"/>
    <w:rsid w:val="00685928"/>
    <w:rsid w:val="00686114"/>
    <w:rsid w:val="0068614B"/>
    <w:rsid w:val="006862AF"/>
    <w:rsid w:val="006864B5"/>
    <w:rsid w:val="006871A1"/>
    <w:rsid w:val="00690745"/>
    <w:rsid w:val="0069075A"/>
    <w:rsid w:val="00690EE9"/>
    <w:rsid w:val="00691B65"/>
    <w:rsid w:val="006926F3"/>
    <w:rsid w:val="0069341E"/>
    <w:rsid w:val="0069383F"/>
    <w:rsid w:val="00694263"/>
    <w:rsid w:val="00694698"/>
    <w:rsid w:val="006956F9"/>
    <w:rsid w:val="006957D2"/>
    <w:rsid w:val="00695B4B"/>
    <w:rsid w:val="00695E5F"/>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A777B"/>
    <w:rsid w:val="006B0DE4"/>
    <w:rsid w:val="006B0DE9"/>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3FB"/>
    <w:rsid w:val="006D15EE"/>
    <w:rsid w:val="006D1E63"/>
    <w:rsid w:val="006D1F8F"/>
    <w:rsid w:val="006D2617"/>
    <w:rsid w:val="006D2A0A"/>
    <w:rsid w:val="006D4516"/>
    <w:rsid w:val="006D48CD"/>
    <w:rsid w:val="006D4AD6"/>
    <w:rsid w:val="006D5084"/>
    <w:rsid w:val="006D63AD"/>
    <w:rsid w:val="006D7DF8"/>
    <w:rsid w:val="006E1145"/>
    <w:rsid w:val="006E1A28"/>
    <w:rsid w:val="006E1C86"/>
    <w:rsid w:val="006E1FD3"/>
    <w:rsid w:val="006E2175"/>
    <w:rsid w:val="006E29FD"/>
    <w:rsid w:val="006E367E"/>
    <w:rsid w:val="006E3713"/>
    <w:rsid w:val="006E3906"/>
    <w:rsid w:val="006E3A18"/>
    <w:rsid w:val="006E5573"/>
    <w:rsid w:val="006E63D6"/>
    <w:rsid w:val="006E70D7"/>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5E13"/>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17E93"/>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FD3"/>
    <w:rsid w:val="00735541"/>
    <w:rsid w:val="00736120"/>
    <w:rsid w:val="007361DB"/>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11F"/>
    <w:rsid w:val="00746334"/>
    <w:rsid w:val="00746C18"/>
    <w:rsid w:val="00750D28"/>
    <w:rsid w:val="00751023"/>
    <w:rsid w:val="0075131E"/>
    <w:rsid w:val="00751458"/>
    <w:rsid w:val="00752C16"/>
    <w:rsid w:val="00752D9A"/>
    <w:rsid w:val="00753029"/>
    <w:rsid w:val="007533CD"/>
    <w:rsid w:val="00753423"/>
    <w:rsid w:val="007535AE"/>
    <w:rsid w:val="00753D6C"/>
    <w:rsid w:val="00753E63"/>
    <w:rsid w:val="007541BD"/>
    <w:rsid w:val="00754F19"/>
    <w:rsid w:val="0075534A"/>
    <w:rsid w:val="00755720"/>
    <w:rsid w:val="00755DE9"/>
    <w:rsid w:val="00756B43"/>
    <w:rsid w:val="0075715A"/>
    <w:rsid w:val="00757553"/>
    <w:rsid w:val="007577F3"/>
    <w:rsid w:val="007578FA"/>
    <w:rsid w:val="00757C27"/>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4EC"/>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D33"/>
    <w:rsid w:val="00775F7D"/>
    <w:rsid w:val="0077644E"/>
    <w:rsid w:val="0077663D"/>
    <w:rsid w:val="00776C22"/>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1F43"/>
    <w:rsid w:val="0079239E"/>
    <w:rsid w:val="00792A30"/>
    <w:rsid w:val="00792D7D"/>
    <w:rsid w:val="007939BE"/>
    <w:rsid w:val="0079475D"/>
    <w:rsid w:val="00794CC2"/>
    <w:rsid w:val="0079544F"/>
    <w:rsid w:val="007955F2"/>
    <w:rsid w:val="0079603B"/>
    <w:rsid w:val="0079755F"/>
    <w:rsid w:val="007A00E1"/>
    <w:rsid w:val="007A05C1"/>
    <w:rsid w:val="007A0BEE"/>
    <w:rsid w:val="007A12F3"/>
    <w:rsid w:val="007A2A80"/>
    <w:rsid w:val="007A35B0"/>
    <w:rsid w:val="007A3BBF"/>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2E2F"/>
    <w:rsid w:val="007B3890"/>
    <w:rsid w:val="007B4388"/>
    <w:rsid w:val="007B4502"/>
    <w:rsid w:val="007B47FE"/>
    <w:rsid w:val="007B4E86"/>
    <w:rsid w:val="007B56B7"/>
    <w:rsid w:val="007B61F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2F63"/>
    <w:rsid w:val="007E3061"/>
    <w:rsid w:val="007E335B"/>
    <w:rsid w:val="007E3803"/>
    <w:rsid w:val="007E3A58"/>
    <w:rsid w:val="007E4EA4"/>
    <w:rsid w:val="007E4EA9"/>
    <w:rsid w:val="007E50BF"/>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53"/>
    <w:rsid w:val="00804CE4"/>
    <w:rsid w:val="0080541B"/>
    <w:rsid w:val="00806391"/>
    <w:rsid w:val="00810490"/>
    <w:rsid w:val="00810FA9"/>
    <w:rsid w:val="008110B0"/>
    <w:rsid w:val="0081123D"/>
    <w:rsid w:val="00811879"/>
    <w:rsid w:val="00811D64"/>
    <w:rsid w:val="00812302"/>
    <w:rsid w:val="00813347"/>
    <w:rsid w:val="00813674"/>
    <w:rsid w:val="00813815"/>
    <w:rsid w:val="00814AE6"/>
    <w:rsid w:val="00815102"/>
    <w:rsid w:val="0081543B"/>
    <w:rsid w:val="00815E09"/>
    <w:rsid w:val="0081613F"/>
    <w:rsid w:val="00816520"/>
    <w:rsid w:val="00816C00"/>
    <w:rsid w:val="00817939"/>
    <w:rsid w:val="00821184"/>
    <w:rsid w:val="008218A2"/>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0E1D"/>
    <w:rsid w:val="008312F5"/>
    <w:rsid w:val="00831485"/>
    <w:rsid w:val="00831764"/>
    <w:rsid w:val="008323E6"/>
    <w:rsid w:val="00833068"/>
    <w:rsid w:val="00833769"/>
    <w:rsid w:val="0083396B"/>
    <w:rsid w:val="0083448D"/>
    <w:rsid w:val="00835980"/>
    <w:rsid w:val="00835F5B"/>
    <w:rsid w:val="0083642D"/>
    <w:rsid w:val="008367E5"/>
    <w:rsid w:val="00837817"/>
    <w:rsid w:val="00837F8E"/>
    <w:rsid w:val="00840073"/>
    <w:rsid w:val="00840CD2"/>
    <w:rsid w:val="008416DD"/>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4E01"/>
    <w:rsid w:val="00855132"/>
    <w:rsid w:val="00855450"/>
    <w:rsid w:val="00855FCD"/>
    <w:rsid w:val="008565D5"/>
    <w:rsid w:val="00856D22"/>
    <w:rsid w:val="008573BB"/>
    <w:rsid w:val="00857492"/>
    <w:rsid w:val="0085753D"/>
    <w:rsid w:val="0085775E"/>
    <w:rsid w:val="008579FF"/>
    <w:rsid w:val="00857DC6"/>
    <w:rsid w:val="00857E04"/>
    <w:rsid w:val="0086021D"/>
    <w:rsid w:val="008611B0"/>
    <w:rsid w:val="0086313F"/>
    <w:rsid w:val="00864576"/>
    <w:rsid w:val="008649E5"/>
    <w:rsid w:val="00865064"/>
    <w:rsid w:val="0086535B"/>
    <w:rsid w:val="0086613C"/>
    <w:rsid w:val="00866146"/>
    <w:rsid w:val="00866835"/>
    <w:rsid w:val="00866D49"/>
    <w:rsid w:val="00867148"/>
    <w:rsid w:val="00867272"/>
    <w:rsid w:val="008675A6"/>
    <w:rsid w:val="008676B0"/>
    <w:rsid w:val="00867BF5"/>
    <w:rsid w:val="00867F72"/>
    <w:rsid w:val="00871151"/>
    <w:rsid w:val="00871938"/>
    <w:rsid w:val="00872E52"/>
    <w:rsid w:val="00873E03"/>
    <w:rsid w:val="0087454C"/>
    <w:rsid w:val="008754E5"/>
    <w:rsid w:val="00880089"/>
    <w:rsid w:val="00881281"/>
    <w:rsid w:val="00881650"/>
    <w:rsid w:val="008818BC"/>
    <w:rsid w:val="00881944"/>
    <w:rsid w:val="00881983"/>
    <w:rsid w:val="00881B5E"/>
    <w:rsid w:val="008820AA"/>
    <w:rsid w:val="008822BC"/>
    <w:rsid w:val="008824D7"/>
    <w:rsid w:val="008827B0"/>
    <w:rsid w:val="00882CE0"/>
    <w:rsid w:val="00883415"/>
    <w:rsid w:val="00883F44"/>
    <w:rsid w:val="008841F3"/>
    <w:rsid w:val="00884CC5"/>
    <w:rsid w:val="00884CD3"/>
    <w:rsid w:val="00885125"/>
    <w:rsid w:val="00885248"/>
    <w:rsid w:val="0088535C"/>
    <w:rsid w:val="0088558D"/>
    <w:rsid w:val="008859AB"/>
    <w:rsid w:val="00886C11"/>
    <w:rsid w:val="008878CE"/>
    <w:rsid w:val="0089057C"/>
    <w:rsid w:val="00891325"/>
    <w:rsid w:val="00891F3E"/>
    <w:rsid w:val="0089205B"/>
    <w:rsid w:val="008921D6"/>
    <w:rsid w:val="00892212"/>
    <w:rsid w:val="008925E0"/>
    <w:rsid w:val="00892BE2"/>
    <w:rsid w:val="00892CE4"/>
    <w:rsid w:val="00892E0D"/>
    <w:rsid w:val="00893F67"/>
    <w:rsid w:val="00894410"/>
    <w:rsid w:val="0089480A"/>
    <w:rsid w:val="00894A27"/>
    <w:rsid w:val="00894D1C"/>
    <w:rsid w:val="00895AAA"/>
    <w:rsid w:val="008961F4"/>
    <w:rsid w:val="0089627D"/>
    <w:rsid w:val="0089628E"/>
    <w:rsid w:val="00896373"/>
    <w:rsid w:val="00896659"/>
    <w:rsid w:val="0089686F"/>
    <w:rsid w:val="00896898"/>
    <w:rsid w:val="00896ABF"/>
    <w:rsid w:val="00896B97"/>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043"/>
    <w:rsid w:val="008B32BE"/>
    <w:rsid w:val="008B3DEF"/>
    <w:rsid w:val="008B4B76"/>
    <w:rsid w:val="008B4C4F"/>
    <w:rsid w:val="008B536E"/>
    <w:rsid w:val="008B5BB5"/>
    <w:rsid w:val="008B66EA"/>
    <w:rsid w:val="008B71AB"/>
    <w:rsid w:val="008B7FA6"/>
    <w:rsid w:val="008C0149"/>
    <w:rsid w:val="008C086D"/>
    <w:rsid w:val="008C1302"/>
    <w:rsid w:val="008C14A3"/>
    <w:rsid w:val="008C1A74"/>
    <w:rsid w:val="008C29CC"/>
    <w:rsid w:val="008C30C2"/>
    <w:rsid w:val="008C3356"/>
    <w:rsid w:val="008C35BC"/>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5EAA"/>
    <w:rsid w:val="008D66B5"/>
    <w:rsid w:val="008D7332"/>
    <w:rsid w:val="008D7908"/>
    <w:rsid w:val="008D7D63"/>
    <w:rsid w:val="008E06EA"/>
    <w:rsid w:val="008E0BE3"/>
    <w:rsid w:val="008E0FB5"/>
    <w:rsid w:val="008E1078"/>
    <w:rsid w:val="008E1689"/>
    <w:rsid w:val="008E27E8"/>
    <w:rsid w:val="008E31F2"/>
    <w:rsid w:val="008E34FF"/>
    <w:rsid w:val="008E3512"/>
    <w:rsid w:val="008E35F8"/>
    <w:rsid w:val="008E409D"/>
    <w:rsid w:val="008E45B3"/>
    <w:rsid w:val="008E47FC"/>
    <w:rsid w:val="008E4A15"/>
    <w:rsid w:val="008E4C58"/>
    <w:rsid w:val="008E51A7"/>
    <w:rsid w:val="008E5BA3"/>
    <w:rsid w:val="008E6928"/>
    <w:rsid w:val="008E6BA8"/>
    <w:rsid w:val="008E6F40"/>
    <w:rsid w:val="008E7058"/>
    <w:rsid w:val="008E7F75"/>
    <w:rsid w:val="008F0704"/>
    <w:rsid w:val="008F1628"/>
    <w:rsid w:val="008F17E1"/>
    <w:rsid w:val="008F1AC8"/>
    <w:rsid w:val="008F29B3"/>
    <w:rsid w:val="008F381B"/>
    <w:rsid w:val="008F3A3A"/>
    <w:rsid w:val="008F4713"/>
    <w:rsid w:val="008F4CDF"/>
    <w:rsid w:val="008F4EAE"/>
    <w:rsid w:val="008F50F6"/>
    <w:rsid w:val="008F5946"/>
    <w:rsid w:val="008F64B7"/>
    <w:rsid w:val="008F6C1C"/>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118"/>
    <w:rsid w:val="0093042C"/>
    <w:rsid w:val="009311B3"/>
    <w:rsid w:val="009322E2"/>
    <w:rsid w:val="00932B7D"/>
    <w:rsid w:val="00932BC7"/>
    <w:rsid w:val="00933366"/>
    <w:rsid w:val="00933440"/>
    <w:rsid w:val="00934B18"/>
    <w:rsid w:val="00934CC8"/>
    <w:rsid w:val="00934FCA"/>
    <w:rsid w:val="009357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2B2D"/>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6CF"/>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81F"/>
    <w:rsid w:val="00975E88"/>
    <w:rsid w:val="009762B1"/>
    <w:rsid w:val="009768C7"/>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3D06"/>
    <w:rsid w:val="009A43B6"/>
    <w:rsid w:val="009A4555"/>
    <w:rsid w:val="009A48BF"/>
    <w:rsid w:val="009A4EB1"/>
    <w:rsid w:val="009A53E6"/>
    <w:rsid w:val="009B139F"/>
    <w:rsid w:val="009B1623"/>
    <w:rsid w:val="009B17DE"/>
    <w:rsid w:val="009B1979"/>
    <w:rsid w:val="009B1BD9"/>
    <w:rsid w:val="009B1D21"/>
    <w:rsid w:val="009B2065"/>
    <w:rsid w:val="009B20CF"/>
    <w:rsid w:val="009B2D9C"/>
    <w:rsid w:val="009B2EE0"/>
    <w:rsid w:val="009B30EB"/>
    <w:rsid w:val="009B37AE"/>
    <w:rsid w:val="009B387B"/>
    <w:rsid w:val="009B3E8D"/>
    <w:rsid w:val="009B4ADC"/>
    <w:rsid w:val="009B568E"/>
    <w:rsid w:val="009B571C"/>
    <w:rsid w:val="009B5D55"/>
    <w:rsid w:val="009B6260"/>
    <w:rsid w:val="009B62D6"/>
    <w:rsid w:val="009B67CC"/>
    <w:rsid w:val="009B6B14"/>
    <w:rsid w:val="009B73E0"/>
    <w:rsid w:val="009B777C"/>
    <w:rsid w:val="009C0108"/>
    <w:rsid w:val="009C019C"/>
    <w:rsid w:val="009C01C1"/>
    <w:rsid w:val="009C0908"/>
    <w:rsid w:val="009C0A24"/>
    <w:rsid w:val="009C0A82"/>
    <w:rsid w:val="009C0ECF"/>
    <w:rsid w:val="009C0EDB"/>
    <w:rsid w:val="009C184A"/>
    <w:rsid w:val="009C18A0"/>
    <w:rsid w:val="009C1EE8"/>
    <w:rsid w:val="009C21D1"/>
    <w:rsid w:val="009C254B"/>
    <w:rsid w:val="009C2926"/>
    <w:rsid w:val="009C363C"/>
    <w:rsid w:val="009C389F"/>
    <w:rsid w:val="009C3EC5"/>
    <w:rsid w:val="009C45F6"/>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D7A18"/>
    <w:rsid w:val="009E04D9"/>
    <w:rsid w:val="009E068C"/>
    <w:rsid w:val="009E0E80"/>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39C"/>
    <w:rsid w:val="009F747D"/>
    <w:rsid w:val="009F7573"/>
    <w:rsid w:val="00A00CC7"/>
    <w:rsid w:val="00A01BE2"/>
    <w:rsid w:val="00A01C55"/>
    <w:rsid w:val="00A02125"/>
    <w:rsid w:val="00A021C0"/>
    <w:rsid w:val="00A02367"/>
    <w:rsid w:val="00A02E6C"/>
    <w:rsid w:val="00A03489"/>
    <w:rsid w:val="00A034EA"/>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167BE"/>
    <w:rsid w:val="00A200F7"/>
    <w:rsid w:val="00A21172"/>
    <w:rsid w:val="00A21CF6"/>
    <w:rsid w:val="00A224C0"/>
    <w:rsid w:val="00A22508"/>
    <w:rsid w:val="00A22EC2"/>
    <w:rsid w:val="00A22ED6"/>
    <w:rsid w:val="00A2348C"/>
    <w:rsid w:val="00A23EB5"/>
    <w:rsid w:val="00A241E1"/>
    <w:rsid w:val="00A24F38"/>
    <w:rsid w:val="00A25700"/>
    <w:rsid w:val="00A2589C"/>
    <w:rsid w:val="00A25EE2"/>
    <w:rsid w:val="00A25F07"/>
    <w:rsid w:val="00A26737"/>
    <w:rsid w:val="00A30508"/>
    <w:rsid w:val="00A309F8"/>
    <w:rsid w:val="00A319EE"/>
    <w:rsid w:val="00A31BFB"/>
    <w:rsid w:val="00A329ED"/>
    <w:rsid w:val="00A3305A"/>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586"/>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5A15"/>
    <w:rsid w:val="00A66398"/>
    <w:rsid w:val="00A66F34"/>
    <w:rsid w:val="00A67237"/>
    <w:rsid w:val="00A67AA2"/>
    <w:rsid w:val="00A67E13"/>
    <w:rsid w:val="00A67EC4"/>
    <w:rsid w:val="00A7012E"/>
    <w:rsid w:val="00A701C5"/>
    <w:rsid w:val="00A70426"/>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9D5"/>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38"/>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74F"/>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45"/>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0F9A"/>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5B0D"/>
    <w:rsid w:val="00AE63C3"/>
    <w:rsid w:val="00AE6B61"/>
    <w:rsid w:val="00AE7025"/>
    <w:rsid w:val="00AE7831"/>
    <w:rsid w:val="00AE79D5"/>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8E9"/>
    <w:rsid w:val="00B00EFC"/>
    <w:rsid w:val="00B010E0"/>
    <w:rsid w:val="00B012AC"/>
    <w:rsid w:val="00B012C3"/>
    <w:rsid w:val="00B015EF"/>
    <w:rsid w:val="00B01A5B"/>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5531"/>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067"/>
    <w:rsid w:val="00B603CC"/>
    <w:rsid w:val="00B60483"/>
    <w:rsid w:val="00B6079B"/>
    <w:rsid w:val="00B60CC2"/>
    <w:rsid w:val="00B61016"/>
    <w:rsid w:val="00B61443"/>
    <w:rsid w:val="00B615D7"/>
    <w:rsid w:val="00B617C1"/>
    <w:rsid w:val="00B61A85"/>
    <w:rsid w:val="00B61B1C"/>
    <w:rsid w:val="00B61D28"/>
    <w:rsid w:val="00B61E3B"/>
    <w:rsid w:val="00B620B6"/>
    <w:rsid w:val="00B625A2"/>
    <w:rsid w:val="00B6377B"/>
    <w:rsid w:val="00B637EE"/>
    <w:rsid w:val="00B63AC8"/>
    <w:rsid w:val="00B6434B"/>
    <w:rsid w:val="00B65282"/>
    <w:rsid w:val="00B65523"/>
    <w:rsid w:val="00B657D0"/>
    <w:rsid w:val="00B658FD"/>
    <w:rsid w:val="00B66158"/>
    <w:rsid w:val="00B66183"/>
    <w:rsid w:val="00B66792"/>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4B97"/>
    <w:rsid w:val="00B85322"/>
    <w:rsid w:val="00B857C1"/>
    <w:rsid w:val="00B86C7E"/>
    <w:rsid w:val="00B90791"/>
    <w:rsid w:val="00B91E98"/>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4FD"/>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CF4"/>
    <w:rsid w:val="00BE2D33"/>
    <w:rsid w:val="00BE3AD0"/>
    <w:rsid w:val="00BE3D25"/>
    <w:rsid w:val="00BE4190"/>
    <w:rsid w:val="00BE64A0"/>
    <w:rsid w:val="00BE7089"/>
    <w:rsid w:val="00BE7179"/>
    <w:rsid w:val="00BE724D"/>
    <w:rsid w:val="00BE7350"/>
    <w:rsid w:val="00BE77AF"/>
    <w:rsid w:val="00BE7AFC"/>
    <w:rsid w:val="00BE7F0A"/>
    <w:rsid w:val="00BF0493"/>
    <w:rsid w:val="00BF04D2"/>
    <w:rsid w:val="00BF1849"/>
    <w:rsid w:val="00BF1BD5"/>
    <w:rsid w:val="00BF3DB0"/>
    <w:rsid w:val="00BF3F69"/>
    <w:rsid w:val="00BF3F75"/>
    <w:rsid w:val="00BF492E"/>
    <w:rsid w:val="00BF4C63"/>
    <w:rsid w:val="00BF4D56"/>
    <w:rsid w:val="00BF4E30"/>
    <w:rsid w:val="00BF54E9"/>
    <w:rsid w:val="00BF5891"/>
    <w:rsid w:val="00BF6280"/>
    <w:rsid w:val="00BF6465"/>
    <w:rsid w:val="00BF6C62"/>
    <w:rsid w:val="00BF6DD8"/>
    <w:rsid w:val="00BF701F"/>
    <w:rsid w:val="00BF72BB"/>
    <w:rsid w:val="00BF731B"/>
    <w:rsid w:val="00BF73A0"/>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6F34"/>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5F5"/>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398D"/>
    <w:rsid w:val="00C64130"/>
    <w:rsid w:val="00C641E3"/>
    <w:rsid w:val="00C64F91"/>
    <w:rsid w:val="00C661B9"/>
    <w:rsid w:val="00C66C56"/>
    <w:rsid w:val="00C672F7"/>
    <w:rsid w:val="00C673D9"/>
    <w:rsid w:val="00C6744D"/>
    <w:rsid w:val="00C6753F"/>
    <w:rsid w:val="00C675D2"/>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3B94"/>
    <w:rsid w:val="00C741F6"/>
    <w:rsid w:val="00C745AB"/>
    <w:rsid w:val="00C74B19"/>
    <w:rsid w:val="00C75054"/>
    <w:rsid w:val="00C75085"/>
    <w:rsid w:val="00C75700"/>
    <w:rsid w:val="00C77150"/>
    <w:rsid w:val="00C7742C"/>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061"/>
    <w:rsid w:val="00C85325"/>
    <w:rsid w:val="00C8591C"/>
    <w:rsid w:val="00C85B86"/>
    <w:rsid w:val="00C87D75"/>
    <w:rsid w:val="00C90411"/>
    <w:rsid w:val="00C90E59"/>
    <w:rsid w:val="00C913D6"/>
    <w:rsid w:val="00C91C2B"/>
    <w:rsid w:val="00C92E52"/>
    <w:rsid w:val="00C93048"/>
    <w:rsid w:val="00C934DA"/>
    <w:rsid w:val="00C93711"/>
    <w:rsid w:val="00C94070"/>
    <w:rsid w:val="00C94426"/>
    <w:rsid w:val="00C94C45"/>
    <w:rsid w:val="00C94CCE"/>
    <w:rsid w:val="00C951BC"/>
    <w:rsid w:val="00C952C3"/>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0D8A"/>
    <w:rsid w:val="00CB10AE"/>
    <w:rsid w:val="00CB1248"/>
    <w:rsid w:val="00CB1954"/>
    <w:rsid w:val="00CB2539"/>
    <w:rsid w:val="00CB295F"/>
    <w:rsid w:val="00CB2C74"/>
    <w:rsid w:val="00CB419C"/>
    <w:rsid w:val="00CB4909"/>
    <w:rsid w:val="00CB4A8C"/>
    <w:rsid w:val="00CB589C"/>
    <w:rsid w:val="00CB5962"/>
    <w:rsid w:val="00CB64BF"/>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2C89"/>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C7CBD"/>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D7A10"/>
    <w:rsid w:val="00CE07DA"/>
    <w:rsid w:val="00CE09E9"/>
    <w:rsid w:val="00CE0E83"/>
    <w:rsid w:val="00CE1335"/>
    <w:rsid w:val="00CE1492"/>
    <w:rsid w:val="00CE1DE6"/>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7B8"/>
    <w:rsid w:val="00D02F20"/>
    <w:rsid w:val="00D032E7"/>
    <w:rsid w:val="00D035F4"/>
    <w:rsid w:val="00D03ACD"/>
    <w:rsid w:val="00D03F5C"/>
    <w:rsid w:val="00D0428A"/>
    <w:rsid w:val="00D04F04"/>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70B"/>
    <w:rsid w:val="00D16A4B"/>
    <w:rsid w:val="00D17F1F"/>
    <w:rsid w:val="00D20230"/>
    <w:rsid w:val="00D2024A"/>
    <w:rsid w:val="00D21F35"/>
    <w:rsid w:val="00D2277E"/>
    <w:rsid w:val="00D22CB1"/>
    <w:rsid w:val="00D231E2"/>
    <w:rsid w:val="00D2371E"/>
    <w:rsid w:val="00D23F07"/>
    <w:rsid w:val="00D2418C"/>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080"/>
    <w:rsid w:val="00D4155B"/>
    <w:rsid w:val="00D417C7"/>
    <w:rsid w:val="00D41863"/>
    <w:rsid w:val="00D42D19"/>
    <w:rsid w:val="00D430BB"/>
    <w:rsid w:val="00D434E4"/>
    <w:rsid w:val="00D43590"/>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289"/>
    <w:rsid w:val="00D64AF2"/>
    <w:rsid w:val="00D64E43"/>
    <w:rsid w:val="00D650C2"/>
    <w:rsid w:val="00D656DB"/>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A73"/>
    <w:rsid w:val="00D91DA9"/>
    <w:rsid w:val="00D92598"/>
    <w:rsid w:val="00D92D0C"/>
    <w:rsid w:val="00D934E9"/>
    <w:rsid w:val="00D93B78"/>
    <w:rsid w:val="00D940B4"/>
    <w:rsid w:val="00D949EF"/>
    <w:rsid w:val="00D94F19"/>
    <w:rsid w:val="00D95699"/>
    <w:rsid w:val="00D956D3"/>
    <w:rsid w:val="00D9602E"/>
    <w:rsid w:val="00D971DB"/>
    <w:rsid w:val="00D9729C"/>
    <w:rsid w:val="00D97400"/>
    <w:rsid w:val="00D974E2"/>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694"/>
    <w:rsid w:val="00DB3EB4"/>
    <w:rsid w:val="00DB7215"/>
    <w:rsid w:val="00DC05C5"/>
    <w:rsid w:val="00DC17EF"/>
    <w:rsid w:val="00DC1D71"/>
    <w:rsid w:val="00DC23DE"/>
    <w:rsid w:val="00DC2C3E"/>
    <w:rsid w:val="00DC33B3"/>
    <w:rsid w:val="00DC354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A0E"/>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1C2C"/>
    <w:rsid w:val="00DE2794"/>
    <w:rsid w:val="00DE2B1A"/>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06E"/>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0F3"/>
    <w:rsid w:val="00E30194"/>
    <w:rsid w:val="00E3026F"/>
    <w:rsid w:val="00E31437"/>
    <w:rsid w:val="00E3166E"/>
    <w:rsid w:val="00E33764"/>
    <w:rsid w:val="00E34DEC"/>
    <w:rsid w:val="00E35AF9"/>
    <w:rsid w:val="00E36209"/>
    <w:rsid w:val="00E36294"/>
    <w:rsid w:val="00E364C9"/>
    <w:rsid w:val="00E377D4"/>
    <w:rsid w:val="00E40249"/>
    <w:rsid w:val="00E402CE"/>
    <w:rsid w:val="00E4069E"/>
    <w:rsid w:val="00E410D2"/>
    <w:rsid w:val="00E4133B"/>
    <w:rsid w:val="00E41F87"/>
    <w:rsid w:val="00E42A7A"/>
    <w:rsid w:val="00E42EBE"/>
    <w:rsid w:val="00E42FC3"/>
    <w:rsid w:val="00E43CA8"/>
    <w:rsid w:val="00E44316"/>
    <w:rsid w:val="00E45A39"/>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5E35"/>
    <w:rsid w:val="00E5655F"/>
    <w:rsid w:val="00E5789A"/>
    <w:rsid w:val="00E6079C"/>
    <w:rsid w:val="00E60A1A"/>
    <w:rsid w:val="00E61641"/>
    <w:rsid w:val="00E61C59"/>
    <w:rsid w:val="00E61D6C"/>
    <w:rsid w:val="00E62910"/>
    <w:rsid w:val="00E63CC8"/>
    <w:rsid w:val="00E642FA"/>
    <w:rsid w:val="00E64E21"/>
    <w:rsid w:val="00E65081"/>
    <w:rsid w:val="00E66070"/>
    <w:rsid w:val="00E670E0"/>
    <w:rsid w:val="00E6746C"/>
    <w:rsid w:val="00E71768"/>
    <w:rsid w:val="00E71A7E"/>
    <w:rsid w:val="00E71ABF"/>
    <w:rsid w:val="00E71F84"/>
    <w:rsid w:val="00E72C9D"/>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3E8"/>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6C8"/>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205"/>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8"/>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66"/>
    <w:rsid w:val="00EF2C93"/>
    <w:rsid w:val="00EF2EFB"/>
    <w:rsid w:val="00EF3146"/>
    <w:rsid w:val="00EF444B"/>
    <w:rsid w:val="00EF5F57"/>
    <w:rsid w:val="00EF6186"/>
    <w:rsid w:val="00EF71E7"/>
    <w:rsid w:val="00EF729E"/>
    <w:rsid w:val="00EF744F"/>
    <w:rsid w:val="00F01B52"/>
    <w:rsid w:val="00F01D8A"/>
    <w:rsid w:val="00F01FC9"/>
    <w:rsid w:val="00F0246A"/>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63B"/>
    <w:rsid w:val="00F14A29"/>
    <w:rsid w:val="00F14D72"/>
    <w:rsid w:val="00F15707"/>
    <w:rsid w:val="00F15DC8"/>
    <w:rsid w:val="00F1743A"/>
    <w:rsid w:val="00F179AE"/>
    <w:rsid w:val="00F200F6"/>
    <w:rsid w:val="00F201F2"/>
    <w:rsid w:val="00F20B6A"/>
    <w:rsid w:val="00F20E10"/>
    <w:rsid w:val="00F210D5"/>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49E"/>
    <w:rsid w:val="00F376D6"/>
    <w:rsid w:val="00F37917"/>
    <w:rsid w:val="00F37E4F"/>
    <w:rsid w:val="00F40C39"/>
    <w:rsid w:val="00F41047"/>
    <w:rsid w:val="00F41471"/>
    <w:rsid w:val="00F4170D"/>
    <w:rsid w:val="00F41B09"/>
    <w:rsid w:val="00F42F0C"/>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6FB"/>
    <w:rsid w:val="00F51B41"/>
    <w:rsid w:val="00F51B9F"/>
    <w:rsid w:val="00F52099"/>
    <w:rsid w:val="00F537C6"/>
    <w:rsid w:val="00F53B20"/>
    <w:rsid w:val="00F53E07"/>
    <w:rsid w:val="00F5509C"/>
    <w:rsid w:val="00F55602"/>
    <w:rsid w:val="00F55E6A"/>
    <w:rsid w:val="00F56004"/>
    <w:rsid w:val="00F5788D"/>
    <w:rsid w:val="00F60A64"/>
    <w:rsid w:val="00F60DBF"/>
    <w:rsid w:val="00F614A9"/>
    <w:rsid w:val="00F6155C"/>
    <w:rsid w:val="00F6169F"/>
    <w:rsid w:val="00F6171D"/>
    <w:rsid w:val="00F61973"/>
    <w:rsid w:val="00F61A15"/>
    <w:rsid w:val="00F61D8E"/>
    <w:rsid w:val="00F621B7"/>
    <w:rsid w:val="00F622D4"/>
    <w:rsid w:val="00F6235E"/>
    <w:rsid w:val="00F63703"/>
    <w:rsid w:val="00F63F69"/>
    <w:rsid w:val="00F64084"/>
    <w:rsid w:val="00F64952"/>
    <w:rsid w:val="00F652EA"/>
    <w:rsid w:val="00F6560B"/>
    <w:rsid w:val="00F664FC"/>
    <w:rsid w:val="00F66E0C"/>
    <w:rsid w:val="00F675B3"/>
    <w:rsid w:val="00F676B7"/>
    <w:rsid w:val="00F67C21"/>
    <w:rsid w:val="00F70675"/>
    <w:rsid w:val="00F706AF"/>
    <w:rsid w:val="00F7090C"/>
    <w:rsid w:val="00F70A91"/>
    <w:rsid w:val="00F70F91"/>
    <w:rsid w:val="00F72542"/>
    <w:rsid w:val="00F72ADA"/>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3581"/>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DF9"/>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5F49"/>
    <w:rsid w:val="00FD600B"/>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0CFB"/>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 w:val="00FF7F6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rainardLab/VirtualWorldColorConstancy"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justingardner.net/doku.php/mgl/overview" TargetMode="Externa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sychtoolbox.org" TargetMode="External"/><Relationship Id="rId22"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27</Pages>
  <Words>18996</Words>
  <Characters>108281</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243</cp:revision>
  <cp:lastPrinted>2021-06-07T14:59:00Z</cp:lastPrinted>
  <dcterms:created xsi:type="dcterms:W3CDTF">2021-06-07T14:59:00Z</dcterms:created>
  <dcterms:modified xsi:type="dcterms:W3CDTF">2021-08-1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